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22A65CD4" w:rsidR="00BF027A" w:rsidRPr="008D7260" w:rsidRDefault="00DF3C4C" w:rsidP="00D8716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a </w:t>
      </w:r>
      <w:r w:rsidR="00703519">
        <w:rPr>
          <w:rFonts w:ascii="Times New Roman" w:hAnsi="Times New Roman" w:cs="Times New Roman"/>
          <w:b/>
          <w:sz w:val="24"/>
          <w:szCs w:val="24"/>
        </w:rPr>
        <w:t>d</w:t>
      </w:r>
      <w:r>
        <w:rPr>
          <w:rFonts w:ascii="Times New Roman" w:hAnsi="Times New Roman" w:cs="Times New Roman"/>
          <w:b/>
          <w:sz w:val="24"/>
          <w:szCs w:val="24"/>
        </w:rPr>
        <w:t xml:space="preserve">atabase and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sidR="00703519">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1411B663" w14:textId="77777777" w:rsidR="001F619C" w:rsidRDefault="001F619C" w:rsidP="00D8716C">
      <w:pPr>
        <w:spacing w:after="0" w:line="480" w:lineRule="auto"/>
        <w:rPr>
          <w:rFonts w:ascii="Times New Roman" w:hAnsi="Times New Roman" w:cs="Times New Roman"/>
          <w:sz w:val="24"/>
          <w:szCs w:val="24"/>
        </w:rPr>
      </w:pPr>
    </w:p>
    <w:p w14:paraId="326D203F" w14:textId="5E275837" w:rsidR="003A112F" w:rsidRDefault="003A112F" w:rsidP="00D8716C">
      <w:pPr>
        <w:spacing w:after="0" w:line="480" w:lineRule="auto"/>
        <w:rPr>
          <w:rFonts w:ascii="Times New Roman" w:hAnsi="Times New Roman" w:cs="Times New Roman"/>
          <w:sz w:val="24"/>
          <w:szCs w:val="24"/>
        </w:rPr>
      </w:pPr>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p>
    <w:p w14:paraId="2DB2B2CD" w14:textId="513A7B38" w:rsidR="00AF7F76" w:rsidRDefault="0080018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14CD50CF"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702CC651"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conditions such those related to yield and climate.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7240BCAA" w:rsidR="008D7260" w:rsidRDefault="0084727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proofErr w:type="spellStart"/>
      <w:r w:rsidR="000F76FE" w:rsidRPr="000F76FE">
        <w:rPr>
          <w:rFonts w:ascii="Times New Roman" w:hAnsi="Times New Roman" w:cs="Times New Roman"/>
          <w:i/>
          <w:sz w:val="24"/>
          <w:szCs w:val="24"/>
        </w:rPr>
        <w:t>Zea</w:t>
      </w:r>
      <w:proofErr w:type="spellEnd"/>
      <w:r w:rsidR="000F76FE" w:rsidRPr="000F76FE">
        <w:rPr>
          <w:rFonts w:ascii="Times New Roman" w:hAnsi="Times New Roman" w:cs="Times New Roman"/>
          <w:i/>
          <w:sz w:val="24"/>
          <w:szCs w:val="24"/>
        </w:rPr>
        <w:t xml:space="preserve">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 xml:space="preserve">proof of modeling concept and </w:t>
      </w:r>
      <w:r w:rsidR="00231D92">
        <w:rPr>
          <w:rFonts w:ascii="Times New Roman" w:hAnsi="Times New Roman" w:cs="Times New Roman"/>
          <w:sz w:val="24"/>
          <w:szCs w:val="24"/>
        </w:rPr>
        <w:t xml:space="preserve">for </w:t>
      </w:r>
      <w:r>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w:t>
      </w:r>
      <w:r w:rsidR="00224CC1">
        <w:rPr>
          <w:rFonts w:ascii="Times New Roman" w:hAnsi="Times New Roman" w:cs="Times New Roman"/>
          <w:sz w:val="24"/>
          <w:szCs w:val="24"/>
        </w:rPr>
        <w:lastRenderedPageBreak/>
        <w:t xml:space="preserve">unique database composed of annual spatial explicit climate, soil, and plant physiological data. A system 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r w:rsidR="00914496">
        <w:rPr>
          <w:rFonts w:ascii="Times New Roman" w:hAnsi="Times New Roman" w:cs="Times New Roman"/>
          <w:sz w:val="24"/>
          <w:szCs w:val="24"/>
        </w:rPr>
        <w:t>Bio</w:t>
      </w:r>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559DFA66" w:rsidR="001631FD" w:rsidRDefault="00D75BC0"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 spatially explicit water consumption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These controls permit users to quickly make modifications such as to yield and 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420E2492" w:rsidR="00D75BC0" w:rsidRDefault="00D75BC0"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ic data allow analysis of water consumption and management scenarios in relation to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1631FD">
        <w:rPr>
          <w:rFonts w:ascii="Times New Roman" w:hAnsi="Times New Roman" w:cs="Times New Roman"/>
          <w:sz w:val="24"/>
          <w:szCs w:val="24"/>
        </w:rPr>
        <w:t xml:space="preserve">and comparison </w:t>
      </w:r>
      <w:r>
        <w:rPr>
          <w:rFonts w:ascii="Times New Roman" w:hAnsi="Times New Roman" w:cs="Times New Roman"/>
          <w:sz w:val="24"/>
          <w:szCs w:val="24"/>
        </w:rPr>
        <w:t xml:space="preserve">of </w:t>
      </w:r>
      <w:r w:rsidR="001631FD">
        <w:rPr>
          <w:rFonts w:ascii="Times New Roman" w:hAnsi="Times New Roman" w:cs="Times New Roman"/>
          <w:sz w:val="24"/>
          <w:szCs w:val="24"/>
        </w:rPr>
        <w:t>multiple</w:t>
      </w:r>
      <w:r>
        <w:rPr>
          <w:rFonts w:ascii="Times New Roman" w:hAnsi="Times New Roman" w:cs="Times New Roman"/>
          <w:sz w:val="24"/>
          <w:szCs w:val="24"/>
        </w:rPr>
        <w:t xml:space="preserve"> crop</w:t>
      </w:r>
      <w:r w:rsidR="001631FD">
        <w:rPr>
          <w:rFonts w:ascii="Times New Roman" w:hAnsi="Times New Roman" w:cs="Times New Roman"/>
          <w:sz w:val="24"/>
          <w:szCs w:val="24"/>
        </w:rPr>
        <w:t>s</w:t>
      </w:r>
      <w:r>
        <w:rPr>
          <w:rFonts w:ascii="Times New Roman" w:hAnsi="Times New Roman" w:cs="Times New Roman"/>
          <w:sz w:val="24"/>
          <w:szCs w:val="24"/>
        </w:rPr>
        <w:t xml:space="preserve"> and under alternative climatic conditions.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w:t>
      </w:r>
    </w:p>
    <w:p w14:paraId="27C99D4F" w14:textId="77777777" w:rsidR="001F619C" w:rsidRDefault="001F619C" w:rsidP="00D8716C">
      <w:pPr>
        <w:spacing w:after="0" w:line="480" w:lineRule="auto"/>
        <w:rPr>
          <w:rFonts w:ascii="Times New Roman" w:hAnsi="Times New Roman" w:cs="Times New Roman"/>
          <w:sz w:val="24"/>
          <w:szCs w:val="24"/>
        </w:rPr>
      </w:pPr>
      <w:bookmarkStart w:id="0" w:name="_GoBack"/>
      <w:bookmarkEnd w:id="0"/>
    </w:p>
    <w:p w14:paraId="47F6657A" w14:textId="2AA10165" w:rsidR="003A112F" w:rsidRPr="003A112F" w:rsidRDefault="00732DCE" w:rsidP="00D8716C">
      <w:pPr>
        <w:spacing w:after="0" w:line="480" w:lineRule="auto"/>
        <w:rPr>
          <w:rFonts w:ascii="Times New Roman" w:hAnsi="Times New Roman" w:cs="Times New Roman"/>
          <w:b/>
          <w:sz w:val="24"/>
          <w:szCs w:val="24"/>
        </w:rPr>
      </w:pPr>
      <w:r w:rsidRPr="003A112F">
        <w:rPr>
          <w:rFonts w:ascii="Times New Roman" w:hAnsi="Times New Roman" w:cs="Times New Roman"/>
          <w:b/>
          <w:sz w:val="24"/>
          <w:szCs w:val="24"/>
        </w:rPr>
        <w:t xml:space="preserve">Key words </w:t>
      </w:r>
    </w:p>
    <w:p w14:paraId="593AF4A4" w14:textId="77777777" w:rsidR="003A112F" w:rsidRDefault="003A112F" w:rsidP="00D8716C">
      <w:pPr>
        <w:spacing w:after="0" w:line="480" w:lineRule="auto"/>
        <w:rPr>
          <w:rFonts w:ascii="Times New Roman" w:hAnsi="Times New Roman" w:cs="Times New Roman"/>
          <w:sz w:val="24"/>
          <w:szCs w:val="24"/>
        </w:rPr>
      </w:pPr>
    </w:p>
    <w:p w14:paraId="6A4BDA39" w14:textId="06A5B9D1" w:rsidR="00732DCE" w:rsidRDefault="00D75BC0" w:rsidP="00D8716C">
      <w:pPr>
        <w:pStyle w:val="Default"/>
        <w:spacing w:line="480" w:lineRule="auto"/>
      </w:pPr>
      <w:proofErr w:type="gramStart"/>
      <w:r>
        <w:t>water</w:t>
      </w:r>
      <w:proofErr w:type="gramEnd"/>
      <w:r>
        <w:t xml:space="preserve">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D8716C">
        <w:t>soybean</w:t>
      </w:r>
    </w:p>
    <w:p w14:paraId="66C30FE5" w14:textId="77777777" w:rsidR="00D8716C" w:rsidRDefault="00D8716C" w:rsidP="00D8716C">
      <w:pPr>
        <w:pStyle w:val="Default"/>
        <w:spacing w:line="480" w:lineRule="auto"/>
        <w:sectPr w:rsidR="00D8716C" w:rsidSect="00D8716C">
          <w:footerReference w:type="default" r:id="rId9"/>
          <w:pgSz w:w="12240" w:h="15840"/>
          <w:pgMar w:top="1440" w:right="1440" w:bottom="1440" w:left="1440" w:header="720" w:footer="720" w:gutter="0"/>
          <w:lnNumType w:countBy="1" w:restart="continuous"/>
          <w:cols w:space="720"/>
          <w:docGrid w:linePitch="360"/>
        </w:sectPr>
      </w:pPr>
    </w:p>
    <w:p w14:paraId="300380D1" w14:textId="671A27CE" w:rsidR="00102934" w:rsidRPr="00EB1FC5" w:rsidRDefault="00C55F94" w:rsidP="00D8716C">
      <w:pPr>
        <w:spacing w:after="0" w:line="480" w:lineRule="auto"/>
        <w:rPr>
          <w:rFonts w:ascii="Times New Roman" w:hAnsi="Times New Roman" w:cs="Times New Roman"/>
          <w:b/>
          <w:sz w:val="24"/>
          <w:szCs w:val="24"/>
        </w:rPr>
      </w:pPr>
      <w:r w:rsidRPr="003A112F">
        <w:rPr>
          <w:rFonts w:ascii="Times New Roman" w:hAnsi="Times New Roman" w:cs="Times New Roman"/>
          <w:b/>
          <w:sz w:val="24"/>
          <w:szCs w:val="24"/>
        </w:rPr>
        <w:lastRenderedPageBreak/>
        <w:t xml:space="preserve">Understanding the water use implications of expanding biofuel use through water </w:t>
      </w:r>
      <w:proofErr w:type="spellStart"/>
      <w:r w:rsidRPr="003A112F">
        <w:rPr>
          <w:rFonts w:ascii="Times New Roman" w:hAnsi="Times New Roman" w:cs="Times New Roman"/>
          <w:b/>
          <w:sz w:val="24"/>
          <w:szCs w:val="24"/>
        </w:rPr>
        <w:t>footprinting</w:t>
      </w:r>
      <w:proofErr w:type="spellEnd"/>
      <w:r w:rsidRPr="003A112F">
        <w:rPr>
          <w:rFonts w:ascii="Times New Roman" w:hAnsi="Times New Roman" w:cs="Times New Roman"/>
          <w:b/>
          <w:sz w:val="24"/>
          <w:szCs w:val="24"/>
        </w:rPr>
        <w:t xml:space="preserve"> is important for managing </w:t>
      </w:r>
      <w:r w:rsidR="00F55117">
        <w:rPr>
          <w:rFonts w:ascii="Times New Roman" w:hAnsi="Times New Roman" w:cs="Times New Roman"/>
          <w:b/>
          <w:sz w:val="24"/>
          <w:szCs w:val="24"/>
        </w:rPr>
        <w:t xml:space="preserve">future </w:t>
      </w:r>
      <w:r w:rsidRPr="003A112F">
        <w:rPr>
          <w:rFonts w:ascii="Times New Roman" w:hAnsi="Times New Roman" w:cs="Times New Roman"/>
          <w:b/>
          <w:sz w:val="24"/>
          <w:szCs w:val="24"/>
        </w:rPr>
        <w:t>water resources at multiple geographic scales.</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already stressing some water-scarce regions of the world</w:t>
      </w:r>
      <w:r w:rsidR="0054219A" w:rsidRPr="00EB1FC5">
        <w:rPr>
          <w:rFonts w:ascii="Times New Roman" w:hAnsi="Times New Roman" w:cs="Times New Roman"/>
          <w:sz w:val="24"/>
          <w:szCs w:val="24"/>
        </w:rPr>
        <w:t xml:space="preserve"> (</w:t>
      </w:r>
      <w:proofErr w:type="spellStart"/>
      <w:r w:rsidR="0054219A" w:rsidRPr="00EB1FC5">
        <w:rPr>
          <w:rFonts w:ascii="Times New Roman" w:hAnsi="Times New Roman" w:cs="Times New Roman"/>
          <w:sz w:val="24"/>
          <w:szCs w:val="24"/>
        </w:rPr>
        <w:t>Pfister</w:t>
      </w:r>
      <w:proofErr w:type="spellEnd"/>
      <w:r w:rsidR="0054219A" w:rsidRPr="00EB1FC5">
        <w:rPr>
          <w:rFonts w:ascii="Times New Roman" w:hAnsi="Times New Roman" w:cs="Times New Roman"/>
          <w:sz w:val="24"/>
          <w:szCs w:val="24"/>
        </w:rPr>
        <w:t xml:space="preserve">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experienced 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r w:rsidR="00102934">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sidR="00102934">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proofErr w:type="spellStart"/>
      <w:r w:rsidR="000E3D95">
        <w:rPr>
          <w:rFonts w:ascii="Times New Roman" w:hAnsi="Times New Roman" w:cs="Times New Roman"/>
          <w:sz w:val="24"/>
          <w:szCs w:val="24"/>
        </w:rPr>
        <w:t>Strzepek</w:t>
      </w:r>
      <w:proofErr w:type="spellEnd"/>
      <w:r w:rsidR="000E3D95">
        <w:rPr>
          <w:rFonts w:ascii="Times New Roman" w:hAnsi="Times New Roman" w:cs="Times New Roman"/>
          <w:sz w:val="24"/>
          <w:szCs w:val="24"/>
        </w:rPr>
        <w:t xml:space="preserve">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parts of some US regions such as the southwest, the Rocky Mountain </w:t>
      </w:r>
      <w:proofErr w:type="gramStart"/>
      <w:r w:rsidR="00102934">
        <w:rPr>
          <w:rFonts w:ascii="Times New Roman" w:hAnsi="Times New Roman" w:cs="Times New Roman"/>
          <w:sz w:val="24"/>
          <w:szCs w:val="24"/>
        </w:rPr>
        <w:t>states</w:t>
      </w:r>
      <w:proofErr w:type="gramEnd"/>
      <w:r w:rsidR="00102934">
        <w:rPr>
          <w:rFonts w:ascii="Times New Roman" w:hAnsi="Times New Roman" w:cs="Times New Roman"/>
          <w:sz w:val="24"/>
          <w:szCs w:val="24"/>
        </w:rPr>
        <w:t>,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24731CB" w14:textId="27FC925F" w:rsidR="001F2044" w:rsidRDefault="00761B02"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SE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uses</w:t>
      </w:r>
      <w:r w:rsidR="006B4E0A">
        <w:rPr>
          <w:rFonts w:ascii="Times New Roman" w:hAnsi="Times New Roman" w:cs="Times New Roman"/>
          <w:sz w:val="24"/>
          <w:szCs w:val="24"/>
        </w:rPr>
        <w:t xml:space="preserve">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w:t>
      </w:r>
      <w:proofErr w:type="spellStart"/>
      <w:r w:rsidR="000E3D95">
        <w:rPr>
          <w:rFonts w:ascii="Times New Roman" w:hAnsi="Times New Roman" w:cs="Times New Roman"/>
          <w:sz w:val="24"/>
          <w:szCs w:val="24"/>
        </w:rPr>
        <w:t>Chapagain</w:t>
      </w:r>
      <w:proofErr w:type="spellEnd"/>
      <w:r w:rsidR="000E3D95">
        <w:rPr>
          <w:rFonts w:ascii="Times New Roman" w:hAnsi="Times New Roman" w:cs="Times New Roman"/>
          <w:sz w:val="24"/>
          <w:szCs w:val="24"/>
        </w:rPr>
        <w:t xml:space="preserve">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Falkenmark</w:t>
      </w:r>
      <w:proofErr w:type="spellEnd"/>
      <w:r w:rsidR="000E3D95">
        <w:rPr>
          <w:rFonts w:ascii="Times New Roman" w:hAnsi="Times New Roman" w:cs="Times New Roman"/>
          <w:sz w:val="24"/>
          <w:szCs w:val="24"/>
        </w:rPr>
        <w:t xml:space="preserve">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Postel</w:t>
      </w:r>
      <w:proofErr w:type="spellEnd"/>
      <w:r w:rsidR="000E3D95">
        <w:rPr>
          <w:rFonts w:ascii="Times New Roman" w:hAnsi="Times New Roman" w:cs="Times New Roman"/>
          <w:sz w:val="24"/>
          <w:szCs w:val="24"/>
        </w:rPr>
        <w:t xml:space="preserve"> 2000)</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t xml:space="preserve">  </w:t>
      </w:r>
    </w:p>
    <w:p w14:paraId="7AD15D81" w14:textId="77777777" w:rsidR="001F619C" w:rsidRDefault="001F619C" w:rsidP="00D8716C">
      <w:pPr>
        <w:spacing w:after="0" w:line="480" w:lineRule="auto"/>
        <w:rPr>
          <w:rFonts w:ascii="Times New Roman" w:hAnsi="Times New Roman" w:cs="Times New Roman"/>
          <w:b/>
          <w:sz w:val="24"/>
          <w:szCs w:val="24"/>
        </w:rPr>
      </w:pPr>
    </w:p>
    <w:p w14:paraId="7F756FEF" w14:textId="45072F9C" w:rsidR="0043366A" w:rsidRPr="003B16BD" w:rsidRDefault="006B4E0A" w:rsidP="00D8716C">
      <w:pPr>
        <w:spacing w:after="0" w:line="480" w:lineRule="auto"/>
        <w:rPr>
          <w:rFonts w:ascii="Times New Roman" w:hAnsi="Times New Roman" w:cs="Times New Roman"/>
          <w:sz w:val="24"/>
          <w:szCs w:val="24"/>
          <w:vertAlign w:val="superscript"/>
        </w:rPr>
      </w:pPr>
      <w:r w:rsidRPr="00C55F94">
        <w:rPr>
          <w:rFonts w:ascii="Times New Roman" w:hAnsi="Times New Roman" w:cs="Times New Roman"/>
          <w:sz w:val="24"/>
          <w:szCs w:val="24"/>
        </w:rPr>
        <w:t xml:space="preserve">Balancing the many </w:t>
      </w:r>
      <w:r w:rsidR="00884E53" w:rsidRPr="00C55F94">
        <w:rPr>
          <w:rFonts w:ascii="Times New Roman" w:hAnsi="Times New Roman" w:cs="Times New Roman"/>
          <w:sz w:val="24"/>
          <w:szCs w:val="24"/>
        </w:rPr>
        <w:t xml:space="preserve">uses for water </w:t>
      </w:r>
      <w:r w:rsidR="00D64924" w:rsidRPr="00C55F94">
        <w:rPr>
          <w:rFonts w:ascii="Times New Roman" w:hAnsi="Times New Roman" w:cs="Times New Roman"/>
          <w:sz w:val="24"/>
          <w:szCs w:val="24"/>
        </w:rPr>
        <w:t xml:space="preserve">will be challenging </w:t>
      </w:r>
      <w:r w:rsidR="00884E53" w:rsidRPr="00C55F94">
        <w:rPr>
          <w:rFonts w:ascii="Times New Roman" w:hAnsi="Times New Roman" w:cs="Times New Roman"/>
          <w:sz w:val="24"/>
          <w:szCs w:val="24"/>
        </w:rPr>
        <w:t>in the coming decades</w:t>
      </w:r>
      <w:r w:rsidR="00D41D59" w:rsidRPr="00C55F94">
        <w:rPr>
          <w:rFonts w:ascii="Times New Roman" w:hAnsi="Times New Roman" w:cs="Times New Roman"/>
          <w:sz w:val="24"/>
          <w:szCs w:val="24"/>
        </w:rPr>
        <w:t xml:space="preserve"> while trying to still meet basic human needs</w:t>
      </w:r>
      <w:r w:rsidR="000E3D95">
        <w:rPr>
          <w:rFonts w:ascii="Times New Roman" w:hAnsi="Times New Roman" w:cs="Times New Roman"/>
          <w:b/>
          <w:sz w:val="24"/>
          <w:szCs w:val="24"/>
        </w:rPr>
        <w:t xml:space="preserve"> (</w:t>
      </w:r>
      <w:proofErr w:type="spellStart"/>
      <w:r w:rsidR="000E3D95">
        <w:rPr>
          <w:rFonts w:ascii="Times New Roman" w:hAnsi="Times New Roman" w:cs="Times New Roman"/>
          <w:b/>
          <w:sz w:val="24"/>
          <w:szCs w:val="24"/>
        </w:rPr>
        <w:t>Postel</w:t>
      </w:r>
      <w:proofErr w:type="spellEnd"/>
      <w:r w:rsidR="000E3D95">
        <w:rPr>
          <w:rFonts w:ascii="Times New Roman" w:hAnsi="Times New Roman" w:cs="Times New Roman"/>
          <w:b/>
          <w:sz w:val="24"/>
          <w:szCs w:val="24"/>
        </w:rPr>
        <w:t xml:space="preserve"> et al. 1996; </w:t>
      </w:r>
      <w:proofErr w:type="spellStart"/>
      <w:r w:rsidR="000E3D95">
        <w:rPr>
          <w:rFonts w:ascii="Times New Roman" w:hAnsi="Times New Roman" w:cs="Times New Roman"/>
          <w:b/>
          <w:sz w:val="24"/>
          <w:szCs w:val="24"/>
        </w:rPr>
        <w:t>Gleick</w:t>
      </w:r>
      <w:proofErr w:type="spellEnd"/>
      <w:r w:rsidR="000E3D95">
        <w:rPr>
          <w:rFonts w:ascii="Times New Roman" w:hAnsi="Times New Roman" w:cs="Times New Roman"/>
          <w:b/>
          <w:sz w:val="24"/>
          <w:szCs w:val="24"/>
        </w:rPr>
        <w:t xml:space="preserve"> 1998)</w:t>
      </w:r>
      <w:r w:rsidR="006874EB">
        <w:rPr>
          <w:rFonts w:ascii="Times New Roman" w:hAnsi="Times New Roman" w:cs="Times New Roman"/>
          <w:b/>
          <w:sz w:val="24"/>
          <w:szCs w:val="24"/>
        </w:rPr>
        <w:t xml:space="preserve"> </w:t>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lastRenderedPageBreak/>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Postel</w:t>
      </w:r>
      <w:proofErr w:type="spellEnd"/>
      <w:r w:rsidR="00EB3530">
        <w:rPr>
          <w:rFonts w:ascii="Times New Roman" w:hAnsi="Times New Roman" w:cs="Times New Roman"/>
          <w:sz w:val="24"/>
          <w:szCs w:val="24"/>
        </w:rPr>
        <w:t xml:space="preserve">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758773F8"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proofErr w:type="gramStart"/>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Production of crop-</w:t>
      </w:r>
      <w:proofErr w:type="gramStart"/>
      <w:r w:rsidR="001D44C6">
        <w:rPr>
          <w:rFonts w:ascii="Times New Roman" w:hAnsi="Times New Roman" w:cs="Times New Roman"/>
          <w:sz w:val="24"/>
          <w:szCs w:val="24"/>
        </w:rPr>
        <w:t xml:space="preserve">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w:t>
      </w:r>
      <w:proofErr w:type="gramEnd"/>
      <w:r w:rsidR="001D44C6">
        <w:rPr>
          <w:rFonts w:ascii="Times New Roman" w:hAnsi="Times New Roman" w:cs="Times New Roman"/>
          <w:sz w:val="24"/>
          <w:szCs w:val="24"/>
        </w:rPr>
        <w:t xml:space="preserve">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r w:rsidR="00AB205B">
        <w:rPr>
          <w:rFonts w:ascii="Times New Roman" w:hAnsi="Times New Roman" w:cs="Times New Roman"/>
          <w:sz w:val="24"/>
          <w:szCs w:val="24"/>
        </w:rPr>
        <w:t xml:space="preserve"> (2010).</w:t>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Chakravorty</w:t>
      </w:r>
      <w:proofErr w:type="spellEnd"/>
      <w:r w:rsidR="00256431">
        <w:rPr>
          <w:rFonts w:ascii="Times New Roman" w:hAnsi="Times New Roman" w:cs="Times New Roman"/>
          <w:sz w:val="24"/>
          <w:szCs w:val="24"/>
        </w:rPr>
        <w:t xml:space="preserve">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641A1C6D"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77777777"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0A68AB7C" w14:textId="23C64471" w:rsidR="00231D92" w:rsidRDefault="001D44C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a</w:t>
      </w:r>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Dornburg</w:t>
      </w:r>
      <w:proofErr w:type="spellEnd"/>
      <w:r w:rsidR="006D4C76">
        <w:rPr>
          <w:rFonts w:ascii="Times New Roman" w:hAnsi="Times New Roman" w:cs="Times New Roman"/>
          <w:sz w:val="24"/>
          <w:szCs w:val="24"/>
        </w:rPr>
        <w:t xml:space="preserve"> et al. 2008; </w:t>
      </w:r>
      <w:proofErr w:type="spellStart"/>
      <w:r w:rsidR="006D4C76">
        <w:rPr>
          <w:rFonts w:ascii="Times New Roman" w:hAnsi="Times New Roman" w:cs="Times New Roman"/>
          <w:sz w:val="24"/>
          <w:szCs w:val="24"/>
        </w:rPr>
        <w:t>Rost</w:t>
      </w:r>
      <w:proofErr w:type="spellEnd"/>
      <w:r w:rsidR="006D4C76">
        <w:rPr>
          <w:rFonts w:ascii="Times New Roman" w:hAnsi="Times New Roman" w:cs="Times New Roman"/>
          <w:sz w:val="24"/>
          <w:szCs w:val="24"/>
        </w:rPr>
        <w:t xml:space="preserve">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576C06">
        <w:rPr>
          <w:rFonts w:ascii="Times New Roman" w:hAnsi="Times New Roman" w:cs="Times New Roman"/>
          <w:sz w:val="24"/>
          <w:szCs w:val="24"/>
        </w:rPr>
        <w:t>.</w:t>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8C7C21">
        <w:rPr>
          <w:rFonts w:ascii="Times New Roman" w:hAnsi="Times New Roman" w:cs="Times New Roman"/>
          <w:sz w:val="24"/>
          <w:szCs w:val="24"/>
        </w:rPr>
        <w:t>.</w:t>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w:t>
      </w:r>
      <w:proofErr w:type="spellStart"/>
      <w:r w:rsidR="008C7C21">
        <w:rPr>
          <w:rFonts w:ascii="Times New Roman" w:hAnsi="Times New Roman" w:cs="Times New Roman"/>
          <w:sz w:val="24"/>
          <w:szCs w:val="24"/>
        </w:rPr>
        <w:t>feedstocks</w:t>
      </w:r>
      <w:proofErr w:type="spellEnd"/>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p>
    <w:p w14:paraId="0FC92A2B" w14:textId="77777777" w:rsidR="001F619C" w:rsidRDefault="001F619C" w:rsidP="00D8716C">
      <w:pPr>
        <w:spacing w:after="0" w:line="480" w:lineRule="auto"/>
        <w:rPr>
          <w:rFonts w:ascii="Times New Roman" w:hAnsi="Times New Roman" w:cs="Times New Roman"/>
          <w:i/>
          <w:sz w:val="24"/>
          <w:szCs w:val="24"/>
        </w:rPr>
      </w:pPr>
    </w:p>
    <w:p w14:paraId="74E4246A" w14:textId="56D98569" w:rsidR="001F2044" w:rsidRPr="00E34A32" w:rsidRDefault="00FE39CE"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ab/>
      </w:r>
      <w:proofErr w:type="gramStart"/>
      <w:r w:rsidR="001F2044" w:rsidRPr="003A112F">
        <w:rPr>
          <w:rFonts w:ascii="Times New Roman" w:hAnsi="Times New Roman" w:cs="Times New Roman"/>
          <w:b/>
          <w:i/>
          <w:sz w:val="24"/>
          <w:szCs w:val="24"/>
        </w:rPr>
        <w:t xml:space="preserve">Water </w:t>
      </w:r>
      <w:proofErr w:type="spellStart"/>
      <w:r w:rsidR="001F2044" w:rsidRPr="003A112F">
        <w:rPr>
          <w:rFonts w:ascii="Times New Roman" w:hAnsi="Times New Roman" w:cs="Times New Roman"/>
          <w:b/>
          <w:i/>
          <w:sz w:val="24"/>
          <w:szCs w:val="24"/>
        </w:rPr>
        <w:t>Footprinting</w:t>
      </w:r>
      <w:proofErr w:type="spellEnd"/>
      <w:r w:rsidR="001F2044" w:rsidRPr="003A112F">
        <w:rPr>
          <w:rFonts w:ascii="Times New Roman" w:hAnsi="Times New Roman" w:cs="Times New Roman"/>
          <w:b/>
          <w:i/>
          <w:sz w:val="24"/>
          <w:szCs w:val="24"/>
        </w:rPr>
        <w:t xml:space="preserve"> Defini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5E74E5">
        <w:rPr>
          <w:rFonts w:ascii="Times New Roman" w:hAnsi="Times New Roman" w:cs="Times New Roman"/>
          <w:sz w:val="24"/>
          <w:szCs w:val="24"/>
        </w:rPr>
        <w:t xml:space="preserve">We use </w:t>
      </w:r>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r w:rsidR="005E74E5">
        <w:rPr>
          <w:rFonts w:ascii="Times New Roman" w:hAnsi="Times New Roman" w:cs="Times New Roman"/>
          <w:sz w:val="24"/>
          <w:szCs w:val="24"/>
        </w:rPr>
        <w:t xml:space="preserve"> and seek to evaluate biofuel feedstock water footprints</w:t>
      </w:r>
      <w:r w:rsidR="001F2044">
        <w:rPr>
          <w:rFonts w:ascii="Times New Roman" w:hAnsi="Times New Roman" w:cs="Times New Roman"/>
          <w:sz w:val="24"/>
          <w:szCs w:val="24"/>
        </w:rPr>
        <w:t xml:space="preserve">. The water </w:t>
      </w:r>
      <w:proofErr w:type="spellStart"/>
      <w:r w:rsidR="001F2044">
        <w:rPr>
          <w:rFonts w:ascii="Times New Roman" w:hAnsi="Times New Roman" w:cs="Times New Roman"/>
          <w:sz w:val="24"/>
          <w:szCs w:val="24"/>
        </w:rPr>
        <w:t>footprinting</w:t>
      </w:r>
      <w:proofErr w:type="spellEnd"/>
      <w:r w:rsidR="001F2044">
        <w:rPr>
          <w:rFonts w:ascii="Times New Roman" w:hAnsi="Times New Roman" w:cs="Times New Roman"/>
          <w:sz w:val="24"/>
          <w:szCs w:val="24"/>
        </w:rPr>
        <w:t xml:space="preserve"> method we use characterizes total water consumption along with the sources of the water consumed</w:t>
      </w:r>
      <w:r w:rsidR="006D4C76">
        <w:rPr>
          <w:rFonts w:ascii="Times New Roman" w:hAnsi="Times New Roman" w:cs="Times New Roman"/>
          <w:sz w:val="24"/>
          <w:szCs w:val="24"/>
        </w:rPr>
        <w:t xml:space="preserve"> (Hsu et al. 2010)</w:t>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proofErr w:type="gramStart"/>
      <w:r w:rsidR="001F2044">
        <w:rPr>
          <w:rFonts w:ascii="Times New Roman" w:hAnsi="Times New Roman" w:cs="Times New Roman"/>
          <w:sz w:val="24"/>
          <w:szCs w:val="24"/>
        </w:rPr>
        <w:t>.</w:t>
      </w:r>
      <w:r w:rsidR="006D4C76">
        <w:rPr>
          <w:rFonts w:ascii="Times New Roman" w:hAnsi="Times New Roman" w:cs="Times New Roman"/>
          <w:sz w:val="24"/>
          <w:szCs w:val="24"/>
        </w:rPr>
        <w:t>(</w:t>
      </w:r>
      <w:proofErr w:type="gramEnd"/>
      <w:r w:rsidR="006D4C76">
        <w:rPr>
          <w:rFonts w:ascii="Times New Roman" w:hAnsi="Times New Roman" w:cs="Times New Roman"/>
          <w:sz w:val="24"/>
          <w:szCs w:val="24"/>
        </w:rPr>
        <w:t>2011)</w:t>
      </w:r>
      <w:r w:rsidR="001F2044">
        <w:rPr>
          <w:rFonts w:ascii="Times New Roman" w:hAnsi="Times New Roman" w:cs="Times New Roman"/>
          <w:sz w:val="24"/>
          <w:szCs w:val="24"/>
        </w:rPr>
        <w:t xml:space="preserve"> and Hoff et al.</w:t>
      </w:r>
      <w:r w:rsidR="00143E80">
        <w:rPr>
          <w:rFonts w:ascii="Times New Roman" w:hAnsi="Times New Roman" w:cs="Times New Roman"/>
          <w:sz w:val="24"/>
          <w:szCs w:val="24"/>
        </w:rPr>
        <w:t>(2010)</w:t>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43E80">
        <w:rPr>
          <w:rFonts w:ascii="Times New Roman" w:hAnsi="Times New Roman" w:cs="Times New Roman"/>
          <w:sz w:val="24"/>
          <w:szCs w:val="24"/>
        </w:rPr>
        <w:t xml:space="preserve"> (2009)</w:t>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w:t>
      </w:r>
      <w:r w:rsidR="00143E80">
        <w:rPr>
          <w:rFonts w:ascii="Times New Roman" w:hAnsi="Times New Roman" w:cs="Times New Roman"/>
          <w:sz w:val="24"/>
          <w:szCs w:val="24"/>
        </w:rPr>
        <w:t>ed</w:t>
      </w:r>
      <w:r w:rsidR="001F2044">
        <w:rPr>
          <w:rFonts w:ascii="Times New Roman" w:hAnsi="Times New Roman" w:cs="Times New Roman"/>
          <w:sz w:val="24"/>
          <w:szCs w:val="24"/>
        </w:rPr>
        <w:t xml:space="preserve"> these concepts:</w:t>
      </w:r>
    </w:p>
    <w:p w14:paraId="6F55FB0E" w14:textId="77777777" w:rsidR="001F2044" w:rsidRDefault="001F2044" w:rsidP="00D8716C">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3363641A" w14:textId="77777777" w:rsidR="001F619C" w:rsidRDefault="001F619C" w:rsidP="00D8716C">
      <w:pPr>
        <w:spacing w:after="0" w:line="480" w:lineRule="auto"/>
        <w:rPr>
          <w:rFonts w:ascii="Times New Roman" w:hAnsi="Times New Roman" w:cs="Times New Roman"/>
          <w:sz w:val="24"/>
          <w:szCs w:val="24"/>
        </w:rPr>
      </w:pPr>
    </w:p>
    <w:p w14:paraId="3F28ABA7" w14:textId="6E442711" w:rsidR="00231D92" w:rsidRDefault="001F2044" w:rsidP="00D8716C">
      <w:pPr>
        <w:spacing w:after="0" w:line="480" w:lineRule="auto"/>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instream) can be consumed or relea</w:t>
      </w:r>
      <w:r w:rsidR="00E4327B">
        <w:rPr>
          <w:rFonts w:ascii="Times New Roman" w:hAnsi="Times New Roman" w:cs="Times New Roman"/>
          <w:sz w:val="24"/>
          <w:szCs w:val="24"/>
        </w:rPr>
        <w:t>sed as a part of its use</w:t>
      </w:r>
      <w:r>
        <w:rPr>
          <w:rFonts w:ascii="Times New Roman" w:hAnsi="Times New Roman" w:cs="Times New Roman"/>
          <w:sz w:val="24"/>
          <w:szCs w:val="24"/>
        </w:rPr>
        <w:t xml:space="preserve">.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w:t>
      </w:r>
      <w:r w:rsidR="00E4327B">
        <w:rPr>
          <w:rFonts w:ascii="Times New Roman" w:hAnsi="Times New Roman" w:cs="Times New Roman"/>
          <w:sz w:val="24"/>
          <w:szCs w:val="24"/>
        </w:rPr>
        <w:t>efore can be used elsewhere in industry, drinking wa</w:t>
      </w:r>
      <w:r w:rsidR="00F55117">
        <w:rPr>
          <w:rFonts w:ascii="Times New Roman" w:hAnsi="Times New Roman" w:cs="Times New Roman"/>
          <w:sz w:val="24"/>
          <w:szCs w:val="24"/>
        </w:rPr>
        <w:t>t</w:t>
      </w:r>
      <w:r w:rsidR="00E4327B">
        <w:rPr>
          <w:rFonts w:ascii="Times New Roman" w:hAnsi="Times New Roman" w:cs="Times New Roman"/>
          <w:sz w:val="24"/>
          <w:szCs w:val="24"/>
        </w:rPr>
        <w:t xml:space="preserve">er, or </w:t>
      </w:r>
      <w:r>
        <w:rPr>
          <w:rFonts w:ascii="Times New Roman" w:hAnsi="Times New Roman" w:cs="Times New Roman"/>
          <w:sz w:val="24"/>
          <w:szCs w:val="24"/>
        </w:rPr>
        <w:t>agriculture.</w:t>
      </w:r>
    </w:p>
    <w:p w14:paraId="7C7118FA" w14:textId="53CB99CC" w:rsidR="001F619C" w:rsidRDefault="001F619C" w:rsidP="00D8716C">
      <w:pPr>
        <w:spacing w:after="0" w:line="480" w:lineRule="auto"/>
        <w:rPr>
          <w:rFonts w:ascii="Times New Roman" w:hAnsi="Times New Roman" w:cs="Times New Roman"/>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15E126DB" w:rsidR="00F55117" w:rsidRPr="00F55117" w:rsidRDefault="00F55117" w:rsidP="00D8716C">
      <w:pPr>
        <w:spacing w:after="0" w:line="480" w:lineRule="auto"/>
        <w:rPr>
          <w:rFonts w:ascii="Times New Roman" w:hAnsi="Times New Roman" w:cs="Times New Roman"/>
          <w:b/>
          <w:i/>
          <w:sz w:val="24"/>
          <w:szCs w:val="24"/>
        </w:rPr>
      </w:pPr>
      <w:r>
        <w:rPr>
          <w:rFonts w:ascii="Times New Roman" w:hAnsi="Times New Roman" w:cs="Times New Roman"/>
          <w:sz w:val="24"/>
          <w:szCs w:val="24"/>
        </w:rPr>
        <w:lastRenderedPageBreak/>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 in order to understand the strengths and limitations of existing analysis prior to developing our modeling system. </w:t>
      </w: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 xml:space="preserve">exist for assessing other aspects of water consumption such as water erosion of soil (e.g., are available </w:t>
      </w:r>
      <w:r w:rsidRPr="00D80B76">
        <w:rPr>
          <w:rFonts w:ascii="Times New Roman" w:hAnsi="Times New Roman" w:cs="Times New Roman"/>
          <w:sz w:val="24"/>
          <w:szCs w:val="24"/>
        </w:rPr>
        <w:t>WEPP</w:t>
      </w:r>
      <w:r>
        <w:rPr>
          <w:rFonts w:ascii="Times New Roman" w:hAnsi="Times New Roman" w:cs="Times New Roman"/>
          <w:sz w:val="24"/>
          <w:szCs w:val="24"/>
        </w:rPr>
        <w:t xml:space="preserve"> [USDA 1995]) and water flows in and out of soil (e.g., </w:t>
      </w:r>
      <w:r w:rsidRPr="00D80B76">
        <w:rPr>
          <w:rFonts w:ascii="Times New Roman" w:hAnsi="Times New Roman" w:cs="Times New Roman"/>
          <w:sz w:val="24"/>
          <w:szCs w:val="24"/>
        </w:rPr>
        <w:t>DAYCENT/CENTURY</w:t>
      </w:r>
      <w:r>
        <w:rPr>
          <w:rFonts w:ascii="Times New Roman" w:hAnsi="Times New Roman" w:cs="Times New Roman"/>
          <w:sz w:val="24"/>
          <w:szCs w:val="24"/>
        </w:rPr>
        <w:t xml:space="preserve"> [Parton et al. 1998]), but do not estimate water footprints. These models and studies were excluded from the scope of this paper.</w:t>
      </w:r>
      <w:r w:rsidR="00ED3DA0">
        <w:rPr>
          <w:rFonts w:ascii="Times New Roman" w:hAnsi="Times New Roman" w:cs="Times New Roman"/>
          <w:sz w:val="24"/>
          <w:szCs w:val="24"/>
        </w:rPr>
        <w:t xml:space="preserve"> The review of existing models and studies is in materials and methods and strengths and weaknesses are discussed in results in discussion.</w:t>
      </w: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enman-</w:t>
      </w:r>
      <w:proofErr w:type="spellStart"/>
      <w:r w:rsidRPr="003A112F">
        <w:rPr>
          <w:rFonts w:ascii="Times New Roman" w:hAnsi="Times New Roman" w:cs="Times New Roman"/>
          <w:b/>
          <w:i/>
          <w:sz w:val="24"/>
          <w:szCs w:val="24"/>
        </w:rPr>
        <w:t>Monteith</w:t>
      </w:r>
      <w:proofErr w:type="spellEnd"/>
      <w:r w:rsidRPr="003A112F">
        <w:rPr>
          <w:rFonts w:ascii="Times New Roman" w:hAnsi="Times New Roman" w:cs="Times New Roman"/>
          <w:b/>
          <w:i/>
          <w:sz w:val="24"/>
          <w:szCs w:val="24"/>
        </w:rPr>
        <w:t xml:space="preserve"> Method.</w:t>
      </w:r>
      <w:proofErr w:type="gramEnd"/>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Penman–</w:t>
      </w:r>
      <w:proofErr w:type="spellStart"/>
      <w:r w:rsidRPr="002D6718">
        <w:rPr>
          <w:rFonts w:ascii="Times New Roman" w:hAnsi="Times New Roman" w:cs="Times New Roman"/>
          <w:sz w:val="24"/>
          <w:szCs w:val="24"/>
        </w:rPr>
        <w:t>Monteith</w:t>
      </w:r>
      <w:proofErr w:type="spellEnd"/>
      <w:r w:rsidRPr="002D6718">
        <w:rPr>
          <w:rFonts w:ascii="Times New Roman" w:hAnsi="Times New Roman" w:cs="Times New Roman"/>
          <w:sz w:val="24"/>
          <w:szCs w:val="24"/>
        </w:rPr>
        <w:t xml:space="preserve"> method</w:t>
      </w:r>
      <w:r>
        <w:rPr>
          <w:rFonts w:ascii="Times New Roman" w:hAnsi="Times New Roman" w:cs="Times New Roman"/>
          <w:sz w:val="24"/>
          <w:szCs w:val="24"/>
        </w:rPr>
        <w:t xml:space="preserve"> (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8" w:tooltip="Allen, (1998) #31" w:history="1">
        <w:r>
          <w:rPr>
            <w:rFonts w:ascii="Times New Roman" w:hAnsi="Times New Roman" w:cs="Times New Roman"/>
            <w:noProof/>
            <w:sz w:val="24"/>
            <w:szCs w:val="24"/>
            <w:vertAlign w:val="superscript"/>
          </w:rPr>
          <w:t>28</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xml:space="preserve">, </w:t>
      </w:r>
      <w:proofErr w:type="spellStart"/>
      <w:r w:rsidRPr="002D6718">
        <w:rPr>
          <w:rFonts w:ascii="Times New Roman" w:hAnsi="Times New Roman" w:cs="Times New Roman"/>
          <w:sz w:val="24"/>
          <w:szCs w:val="24"/>
        </w:rPr>
        <w:t>Gerbens-Leenes</w:t>
      </w:r>
      <w:proofErr w:type="spellEnd"/>
      <w:r w:rsidRPr="002D6718">
        <w:rPr>
          <w:rFonts w:ascii="Times New Roman" w:hAnsi="Times New Roman" w:cs="Times New Roman"/>
          <w:sz w:val="24"/>
          <w:szCs w:val="24"/>
        </w:rPr>
        <w:t xml:space="preserve">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proofErr w:type="spellStart"/>
      <w:r w:rsidRPr="00A8377A">
        <w:rPr>
          <w:rFonts w:ascii="Times New Roman" w:hAnsi="Times New Roman" w:cs="Times New Roman"/>
          <w:sz w:val="24"/>
          <w:szCs w:val="24"/>
        </w:rPr>
        <w:t>Monteith</w:t>
      </w:r>
      <w:proofErr w:type="spellEnd"/>
      <w:r w:rsidRPr="00A8377A">
        <w:rPr>
          <w:rFonts w:ascii="Times New Roman" w:hAnsi="Times New Roman" w:cs="Times New Roman"/>
          <w:sz w:val="24"/>
          <w:szCs w:val="24"/>
        </w:rPr>
        <w:t xml:space="preserve">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225495"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77777777" w:rsidR="00F55117" w:rsidRDefault="00F55117" w:rsidP="00D8716C">
      <w:pPr>
        <w:spacing w:after="0" w:line="480" w:lineRule="auto"/>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Pr>
          <w:rFonts w:ascii="Times New Roman" w:hAnsi="Times New Roman" w:cs="Times New Roman"/>
          <w:sz w:val="24"/>
          <w:szCs w:val="24"/>
        </w:rPr>
        <w:t xml:space="preserve"> or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a crop coefficient, accounts for plant </w:t>
      </w:r>
      <w:r w:rsidRPr="00A8377A">
        <w:rPr>
          <w:rFonts w:ascii="Times New Roman" w:hAnsi="Times New Roman" w:cs="Times New Roman"/>
          <w:sz w:val="24"/>
          <w:szCs w:val="24"/>
        </w:rPr>
        <w:t>chara</w:t>
      </w:r>
      <w:r>
        <w:rPr>
          <w:rFonts w:ascii="Times New Roman" w:hAnsi="Times New Roman" w:cs="Times New Roman"/>
          <w:sz w:val="24"/>
          <w:szCs w:val="24"/>
        </w:rPr>
        <w:t xml:space="preserve">cteristics, such as albedo and crop height,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Pr="00A8377A">
        <w:rPr>
          <w:rFonts w:ascii="Times New Roman" w:hAnsi="Times New Roman" w:cs="Times New Roman"/>
          <w:sz w:val="24"/>
          <w:szCs w:val="24"/>
        </w:rPr>
        <w:t>crop</w:t>
      </w:r>
      <w:r>
        <w:rPr>
          <w:rFonts w:ascii="Times New Roman" w:hAnsi="Times New Roman" w:cs="Times New Roman"/>
          <w:sz w:val="24"/>
          <w:szCs w:val="24"/>
        </w:rPr>
        <w:t xml:space="preserve"> based constant that varies throughout the growing season, refer to FAO paper 56 (Allen et al. 1998) for common ranges observed across a number of </w:t>
      </w:r>
      <w:proofErr w:type="gramStart"/>
      <w:r>
        <w:rPr>
          <w:rFonts w:ascii="Times New Roman" w:hAnsi="Times New Roman" w:cs="Times New Roman"/>
          <w:sz w:val="24"/>
          <w:szCs w:val="24"/>
        </w:rPr>
        <w:t>crops .</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4B56D842" w14:textId="77777777" w:rsidR="00F55117" w:rsidRPr="002D6718" w:rsidRDefault="00225495" w:rsidP="00D8716C">
      <w:pPr>
        <w:spacing w:after="0"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5DB33F8E" w14:textId="4DFB1DB7"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Pr="00BD070E">
        <w:rPr>
          <w:rFonts w:ascii="Times New Roman" w:hAnsi="Times New Roman" w:cs="Times New Roman"/>
          <w:sz w:val="24"/>
          <w:szCs w:val="24"/>
        </w:rPr>
        <w:t>constant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D8716C">
      <w:pPr>
        <w:pStyle w:val="ListParagraph"/>
        <w:numPr>
          <w:ilvl w:val="0"/>
          <w:numId w:val="1"/>
        </w:numPr>
        <w:spacing w:after="0"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w:t>
      </w:r>
    </w:p>
    <w:p w14:paraId="5297B34C" w14:textId="1393757E" w:rsidR="00F55117" w:rsidRDefault="00F55117" w:rsidP="00D8716C">
      <w:pPr>
        <w:pStyle w:val="ListParagraph"/>
        <w:numPr>
          <w:ilvl w:val="0"/>
          <w:numId w:val="1"/>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20C63D55" w14:textId="1320B132"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19CAE6FD"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77777777"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ublic Modeling Systems.</w:t>
      </w:r>
      <w:proofErr w:type="gramEnd"/>
      <w:r>
        <w:rPr>
          <w:rFonts w:ascii="Times New Roman" w:hAnsi="Times New Roman" w:cs="Times New Roman"/>
          <w:i/>
          <w:sz w:val="24"/>
          <w:szCs w:val="24"/>
        </w:rPr>
        <w:t xml:space="preserve"> </w:t>
      </w:r>
      <w:r>
        <w:rPr>
          <w:rFonts w:ascii="Times New Roman" w:hAnsi="Times New Roman" w:cs="Times New Roman"/>
          <w:sz w:val="24"/>
          <w:szCs w:val="24"/>
        </w:rPr>
        <w:t>There are several publically available modeling systems based on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Allen et al. 1998). FAO’s CROPWAT model (FAO 2010a) formulizes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into a model in which users can input data to the equation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r>
        <w:rPr>
          <w:rFonts w:ascii="Times New Roman" w:hAnsi="Times New Roman" w:cs="Times New Roman"/>
          <w:sz w:val="24"/>
          <w:szCs w:val="24"/>
        </w:rPr>
        <w:t xml:space="preserve"> CROPWAT is a platform for calculations and does not contain its own datasets. FAO offers sources of climatic data, such as CLIMWAT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hyperlink r:id="rId10" w:history="1">
        <w:r w:rsidRPr="001A47E5">
          <w:rPr>
            <w:rStyle w:val="Hyperlink"/>
            <w:rFonts w:ascii="Times New Roman" w:hAnsi="Times New Roman"/>
            <w:sz w:val="24"/>
            <w:szCs w:val="24"/>
          </w:rPr>
          <w:t>http://www.waterfootprint.org/tool/home/</w:t>
        </w:r>
      </w:hyperlink>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 uses CROPWAT </w:t>
      </w:r>
      <w:r>
        <w:rPr>
          <w:rFonts w:ascii="Times New Roman" w:hAnsi="Times New Roman" w:cs="Times New Roman"/>
          <w:sz w:val="24"/>
          <w:szCs w:val="24"/>
        </w:rPr>
        <w:lastRenderedPageBreak/>
        <w:t xml:space="preserve">structure and global climatic,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 </w:t>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 with geographic coverage limited to the state of California</w:t>
      </w:r>
      <w:r w:rsidRPr="00CC7131">
        <w:rPr>
          <w:rFonts w:ascii="Times New Roman" w:hAnsi="Times New Roman" w:cs="Times New Roman"/>
          <w:sz w:val="24"/>
          <w:szCs w:val="24"/>
        </w:rPr>
        <w:t xml:space="preserve">. </w:t>
      </w:r>
      <w:r>
        <w:rPr>
          <w:rFonts w:ascii="Times New Roman" w:hAnsi="Times New Roman" w:cs="Times New Roman"/>
          <w:sz w:val="24"/>
          <w:szCs w:val="24"/>
        </w:rPr>
        <w:t>The application has the capacity to</w:t>
      </w:r>
      <w:r w:rsidRPr="009362BB">
        <w:rPr>
          <w:rFonts w:ascii="Times New Roman" w:hAnsi="Times New Roman" w:cs="Times New Roman"/>
          <w:sz w:val="24"/>
          <w:szCs w:val="24"/>
        </w:rPr>
        <w:t xml:space="preserve"> study 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 xml:space="preserve">Unlike CROPWAT, CUP+ contains initial climate, soil, and plant physiological data for assessment, and unlik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ver the last few years Argonne National Laboratory (ANL) has developed a county level life cycl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Wu et al. 2012). The model has been used to evaluate several commercial and cellulosic-based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e.g., cor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the results of which are available online (</w:t>
      </w:r>
      <w:hyperlink r:id="rId11" w:history="1">
        <w:r w:rsidRPr="008F0FB6">
          <w:rPr>
            <w:rStyle w:val="Hyperlink"/>
            <w:rFonts w:ascii="Times New Roman" w:hAnsi="Times New Roman"/>
            <w:sz w:val="24"/>
            <w:szCs w:val="24"/>
          </w:rPr>
          <w:t>http://water.es.anl.gov/</w:t>
        </w:r>
      </w:hyperlink>
      <w:r>
        <w:rPr>
          <w:rFonts w:ascii="Times New Roman" w:hAnsi="Times New Roman" w:cs="Times New Roman"/>
          <w:sz w:val="24"/>
          <w:szCs w:val="24"/>
        </w:rPr>
        <w:t xml:space="preserve">, ANL). ANL’s modeling framework has recently been used to evaluate other advanced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D8716C">
      <w:pPr>
        <w:spacing w:after="0" w:line="480" w:lineRule="auto"/>
        <w:rPr>
          <w:rFonts w:ascii="Times New Roman" w:hAnsi="Times New Roman" w:cs="Times New Roman"/>
          <w:sz w:val="24"/>
          <w:szCs w:val="24"/>
        </w:rPr>
      </w:pPr>
    </w:p>
    <w:p w14:paraId="6A1DC149" w14:textId="77777777" w:rsidR="00ED3DA0"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6A7A13">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sidR="006A7A13">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A06273">
        <w:rPr>
          <w:rFonts w:ascii="Times New Roman" w:hAnsi="Times New Roman" w:cs="Times New Roman"/>
          <w:sz w:val="24"/>
          <w:szCs w:val="24"/>
        </w:rPr>
        <w:t xml:space="preserve"> (Ford 1999)</w:t>
      </w:r>
      <w:r w:rsidR="00DA0295">
        <w:rPr>
          <w:rFonts w:ascii="Times New Roman" w:hAnsi="Times New Roman" w:cs="Times New Roman"/>
          <w:sz w:val="24"/>
          <w:szCs w:val="24"/>
        </w:rPr>
        <w:t>.</w:t>
      </w:r>
      <w:r w:rsidR="00A06273">
        <w:rPr>
          <w:rFonts w:ascii="Times New Roman" w:hAnsi="Times New Roman" w:cs="Times New Roman"/>
          <w:sz w:val="24"/>
          <w:szCs w:val="24"/>
        </w:rPr>
        <w:t xml:space="preserve"> </w:t>
      </w:r>
      <w:r w:rsidR="00DA0295">
        <w:rPr>
          <w:rFonts w:ascii="Times New Roman" w:hAnsi="Times New Roman" w:cs="Times New Roman"/>
          <w:sz w:val="24"/>
          <w:szCs w:val="24"/>
        </w:rPr>
        <w:t>Forethough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sidR="006A7A13">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45C4E15D" w14:textId="77777777" w:rsidR="00ED3DA0" w:rsidRDefault="00ED3DA0" w:rsidP="00D8716C">
      <w:pPr>
        <w:spacing w:after="0" w:line="480" w:lineRule="auto"/>
        <w:rPr>
          <w:rFonts w:ascii="Times New Roman" w:hAnsi="Times New Roman" w:cs="Times New Roman"/>
          <w:sz w:val="24"/>
          <w:szCs w:val="24"/>
        </w:rPr>
      </w:pPr>
    </w:p>
    <w:p w14:paraId="0264139E" w14:textId="19352413" w:rsidR="00DA0295" w:rsidRDefault="00ED3DA0"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75BC0">
        <w:rPr>
          <w:rFonts w:ascii="Times New Roman" w:hAnsi="Times New Roman" w:cs="Times New Roman"/>
          <w:sz w:val="24"/>
          <w:szCs w:val="24"/>
          <w:vertAlign w:val="subscript"/>
        </w:rPr>
        <w:t>2</w:t>
      </w:r>
      <w:r>
        <w:rPr>
          <w:rFonts w:ascii="Times New Roman" w:hAnsi="Times New Roman" w:cs="Times New Roman"/>
          <w:sz w:val="24"/>
          <w:szCs w:val="24"/>
        </w:rPr>
        <w:t xml:space="preserve">O was a model developed in response to an analysis of the strengths and weaknesses of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studies included in the results and discussion section.</w:t>
      </w:r>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74985AFB" w:rsidR="00847FCB" w:rsidRDefault="004B4D2C"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DC0DFD">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w:t>
      </w:r>
      <w:proofErr w:type="spellStart"/>
      <w:r w:rsidR="00DC0DFD">
        <w:rPr>
          <w:rFonts w:ascii="Times New Roman" w:hAnsi="Times New Roman" w:cs="Times New Roman"/>
          <w:sz w:val="24"/>
          <w:szCs w:val="24"/>
        </w:rPr>
        <w:t>Ghaffarzadegan</w:t>
      </w:r>
      <w:proofErr w:type="spellEnd"/>
      <w:r w:rsidR="00DC0DFD">
        <w:rPr>
          <w:rFonts w:ascii="Times New Roman" w:hAnsi="Times New Roman" w:cs="Times New Roman"/>
          <w:sz w:val="24"/>
          <w:szCs w:val="24"/>
        </w:rPr>
        <w:t xml:space="preserve">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0B2B6B1B" w14:textId="0E8AFF9C" w:rsidR="009526DC" w:rsidRDefault="00CF6234" w:rsidP="00D8716C">
      <w:pPr>
        <w:spacing w:after="0" w:line="48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ED3DA0">
        <w:rPr>
          <w:rFonts w:ascii="Times New Roman" w:hAnsi="Times New Roman" w:cs="Times New Roman"/>
          <w:sz w:val="24"/>
          <w:szCs w:val="24"/>
        </w:rPr>
        <w:t>1</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FB4BAC">
        <w:rPr>
          <w:rFonts w:ascii="Times New Roman" w:hAnsi="Times New Roman" w:cs="Times New Roman"/>
          <w:sz w:val="24"/>
          <w:szCs w:val="24"/>
        </w:rPr>
        <w:t xml:space="preserve"> to calculate </w:t>
      </w:r>
      <w:r w:rsidR="006A7A13">
        <w:rPr>
          <w:rFonts w:ascii="Times New Roman" w:hAnsi="Times New Roman" w:cs="Times New Roman"/>
          <w:sz w:val="24"/>
          <w:szCs w:val="24"/>
        </w:rPr>
        <w:t>water footprint</w:t>
      </w:r>
      <w:r w:rsidR="00FB4BAC">
        <w:rPr>
          <w:rFonts w:ascii="Times New Roman" w:hAnsi="Times New Roman" w:cs="Times New Roman"/>
          <w:sz w:val="24"/>
          <w:szCs w:val="24"/>
        </w:rPr>
        <w:t>s</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C0DFD">
        <w:rPr>
          <w:rFonts w:ascii="Times New Roman" w:hAnsi="Times New Roman" w:cs="Times New Roman"/>
          <w:sz w:val="24"/>
          <w:szCs w:val="24"/>
        </w:rPr>
        <w:t xml:space="preserve"> (Soil Survey </w:t>
      </w:r>
      <w:proofErr w:type="spellStart"/>
      <w:r w:rsidR="00DC0DFD">
        <w:rPr>
          <w:rFonts w:ascii="Times New Roman" w:hAnsi="Times New Roman" w:cs="Times New Roman"/>
          <w:sz w:val="24"/>
          <w:szCs w:val="24"/>
        </w:rPr>
        <w:t>Staff</w:t>
      </w:r>
      <w:r w:rsidR="00254276">
        <w:rPr>
          <w:rFonts w:ascii="Times New Roman" w:hAnsi="Times New Roman" w:cs="Times New Roman"/>
          <w:sz w:val="24"/>
          <w:szCs w:val="24"/>
        </w:rPr>
        <w:t>b</w:t>
      </w:r>
      <w:proofErr w:type="spellEnd"/>
      <w:r w:rsidR="00DC0DFD">
        <w:rPr>
          <w:rFonts w:ascii="Times New Roman" w:hAnsi="Times New Roman" w:cs="Times New Roman"/>
          <w:sz w:val="24"/>
          <w:szCs w:val="24"/>
        </w:rPr>
        <w:t xml:space="preserve"> </w:t>
      </w:r>
      <w:r w:rsidR="003C26B9">
        <w:rPr>
          <w:rFonts w:ascii="Times New Roman" w:hAnsi="Times New Roman" w:cs="Times New Roman"/>
          <w:sz w:val="24"/>
          <w:szCs w:val="24"/>
        </w:rPr>
        <w:t>2013)</w:t>
      </w:r>
      <w:r w:rsidR="00D93FB2">
        <w:rPr>
          <w:rFonts w:ascii="Times New Roman" w:hAnsi="Times New Roman" w:cs="Times New Roman"/>
          <w:sz w:val="24"/>
          <w:szCs w:val="24"/>
        </w:rPr>
        <w:t xml:space="preserve">. </w:t>
      </w:r>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3C26B9">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3C26B9">
        <w:rPr>
          <w:rFonts w:ascii="Times New Roman" w:hAnsi="Times New Roman" w:cs="Times New Roman"/>
          <w:sz w:val="24"/>
          <w:szCs w:val="24"/>
        </w:rPr>
        <w:t xml:space="preserve"> et al. 2010)</w:t>
      </w:r>
      <w:r w:rsidR="00D93FB2">
        <w:rPr>
          <w:rFonts w:ascii="Times New Roman" w:hAnsi="Times New Roman" w:cs="Times New Roman"/>
          <w:sz w:val="24"/>
          <w:szCs w:val="24"/>
        </w:rPr>
        <w:t>.</w:t>
      </w:r>
    </w:p>
    <w:p w14:paraId="7848C3FA" w14:textId="77777777" w:rsidR="001F619C" w:rsidRDefault="001F619C" w:rsidP="00D8716C">
      <w:pPr>
        <w:spacing w:after="0" w:line="480" w:lineRule="auto"/>
        <w:rPr>
          <w:rFonts w:ascii="Times New Roman" w:hAnsi="Times New Roman" w:cs="Times New Roman"/>
          <w:sz w:val="24"/>
          <w:szCs w:val="24"/>
        </w:rPr>
      </w:pPr>
    </w:p>
    <w:p w14:paraId="5395F361" w14:textId="1D384BC7" w:rsidR="00DA0295" w:rsidRDefault="00DA0295"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climate data from </w:t>
      </w:r>
      <w:proofErr w:type="spellStart"/>
      <w:r>
        <w:rPr>
          <w:rFonts w:ascii="Times New Roman" w:hAnsi="Times New Roman" w:cs="Times New Roman"/>
          <w:sz w:val="24"/>
          <w:szCs w:val="24"/>
        </w:rPr>
        <w:t>Cligen</w:t>
      </w:r>
      <w:proofErr w:type="spellEnd"/>
      <w:r w:rsidR="003C53AB">
        <w:rPr>
          <w:rFonts w:ascii="Times New Roman" w:hAnsi="Times New Roman" w:cs="Times New Roman"/>
          <w:sz w:val="24"/>
          <w:szCs w:val="24"/>
        </w:rPr>
        <w:t xml:space="preserve"> (</w:t>
      </w:r>
      <w:r w:rsidR="00A42073">
        <w:rPr>
          <w:rFonts w:ascii="Times New Roman" w:hAnsi="Times New Roman" w:cs="Times New Roman"/>
          <w:sz w:val="24"/>
          <w:szCs w:val="24"/>
        </w:rPr>
        <w:t>USDA 2013)</w:t>
      </w:r>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r w:rsidR="00A42073">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A42073">
        <w:rPr>
          <w:rFonts w:ascii="Times New Roman" w:hAnsi="Times New Roman" w:cs="Times New Roman"/>
          <w:sz w:val="24"/>
          <w:szCs w:val="24"/>
        </w:rPr>
        <w:t>)</w:t>
      </w:r>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ED3DA0">
        <w:rPr>
          <w:rFonts w:ascii="Times New Roman" w:hAnsi="Times New Roman" w:cs="Times New Roman"/>
          <w:sz w:val="24"/>
          <w:szCs w:val="24"/>
        </w:rPr>
        <w:t xml:space="preserve"> can be seen in Figure 2</w:t>
      </w:r>
      <w:r w:rsidR="003835C9">
        <w:rPr>
          <w:rFonts w:ascii="Times New Roman" w:hAnsi="Times New Roman" w:cs="Times New Roman"/>
          <w:sz w:val="24"/>
          <w:szCs w:val="24"/>
        </w:rPr>
        <w:t>.</w:t>
      </w:r>
    </w:p>
    <w:p w14:paraId="76950261" w14:textId="2487B7D2" w:rsidR="003835C9" w:rsidRDefault="003835C9" w:rsidP="00D8716C">
      <w:pPr>
        <w:spacing w:after="0" w:line="480" w:lineRule="auto"/>
        <w:rPr>
          <w:rFonts w:ascii="Times New Roman" w:hAnsi="Times New Roman" w:cs="Times New Roman"/>
          <w:sz w:val="24"/>
          <w:szCs w:val="24"/>
        </w:rPr>
      </w:pPr>
    </w:p>
    <w:p w14:paraId="16DF9480" w14:textId="40ABD244" w:rsidR="00721C3B" w:rsidRDefault="00276530"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A42073">
        <w:rPr>
          <w:rFonts w:ascii="Times New Roman" w:hAnsi="Times New Roman" w:cs="Times New Roman"/>
          <w:sz w:val="24"/>
          <w:szCs w:val="24"/>
        </w:rPr>
        <w:t xml:space="preserve"> (USDA 2013)</w:t>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ED3DA0">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xml:space="preserve">), temperature (degrees </w:t>
      </w:r>
      <w:r w:rsidR="00D75BC0">
        <w:rPr>
          <w:rFonts w:ascii="Times New Roman" w:hAnsi="Times New Roman" w:cs="Times New Roman"/>
          <w:sz w:val="24"/>
          <w:szCs w:val="24"/>
        </w:rPr>
        <w:t>Celsius), dew point (degrees Celsius</w:t>
      </w:r>
      <w:r w:rsidR="00721C3B">
        <w:rPr>
          <w:rFonts w:ascii="Times New Roman" w:hAnsi="Times New Roman" w:cs="Times New Roman"/>
          <w:sz w:val="24"/>
          <w:szCs w:val="24"/>
        </w:rPr>
        <w: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w:t>
      </w:r>
      <w:r w:rsidR="00721C3B">
        <w:rPr>
          <w:rFonts w:ascii="Times New Roman" w:hAnsi="Times New Roman" w:cs="Times New Roman"/>
          <w:sz w:val="24"/>
          <w:szCs w:val="24"/>
        </w:rPr>
        <w:lastRenderedPageBreak/>
        <w:t>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0942C8D5" w:rsidR="006E11D8" w:rsidRDefault="006E11D8" w:rsidP="00D8716C">
      <w:pPr>
        <w:spacing w:after="0" w:line="480" w:lineRule="auto"/>
        <w:ind w:firstLine="720"/>
        <w:jc w:val="center"/>
        <w:rPr>
          <w:rFonts w:ascii="Times New Roman" w:hAnsi="Times New Roman" w:cs="Times New Roman"/>
          <w:sz w:val="24"/>
          <w:szCs w:val="24"/>
        </w:rPr>
      </w:pPr>
    </w:p>
    <w:p w14:paraId="35EA68D8" w14:textId="4641C40F" w:rsidR="00E77934" w:rsidRDefault="00CE03B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DA39A4">
        <w:rPr>
          <w:rFonts w:ascii="Times New Roman" w:hAnsi="Times New Roman" w:cs="Times New Roman"/>
          <w:sz w:val="24"/>
          <w:szCs w:val="24"/>
        </w:rPr>
        <w:t xml:space="preserve"> (Soil Survey Staff </w:t>
      </w:r>
      <w:r w:rsidR="00DA39A4" w:rsidRPr="00254276">
        <w:rPr>
          <w:rFonts w:ascii="Times New Roman" w:hAnsi="Times New Roman" w:cs="Times New Roman"/>
          <w:sz w:val="24"/>
          <w:szCs w:val="24"/>
        </w:rPr>
        <w:t>2013</w:t>
      </w:r>
      <w:r w:rsidR="00254276" w:rsidRPr="00254276">
        <w:rPr>
          <w:rFonts w:ascii="Times New Roman" w:hAnsi="Times New Roman" w:cs="Times New Roman"/>
          <w:sz w:val="24"/>
          <w:szCs w:val="24"/>
        </w:rPr>
        <w:t>a</w:t>
      </w:r>
      <w:r w:rsidR="00DA39A4" w:rsidRPr="00254276">
        <w:rPr>
          <w:rFonts w:ascii="Times New Roman" w:hAnsi="Times New Roman" w:cs="Times New Roman"/>
          <w:sz w:val="24"/>
          <w:szCs w:val="24"/>
        </w:rPr>
        <w:t>, 2013</w:t>
      </w:r>
      <w:r w:rsidR="00254276" w:rsidRPr="00254276">
        <w:rPr>
          <w:rFonts w:ascii="Times New Roman" w:hAnsi="Times New Roman" w:cs="Times New Roman"/>
          <w:sz w:val="24"/>
          <w:szCs w:val="24"/>
        </w:rPr>
        <w:t>b</w:t>
      </w:r>
      <w:r w:rsidR="00DA39A4">
        <w:rPr>
          <w:rFonts w:ascii="Times New Roman" w:hAnsi="Times New Roman" w:cs="Times New Roman"/>
          <w:sz w:val="24"/>
          <w:szCs w:val="24"/>
        </w:rPr>
        <w:t>)</w:t>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6A1543">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3B16BD">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proofErr w:type="spellStart"/>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1DBDE99B" w14:textId="77777777" w:rsidR="001F619C" w:rsidRDefault="001F619C" w:rsidP="00D8716C">
      <w:pPr>
        <w:spacing w:after="0" w:line="480" w:lineRule="auto"/>
        <w:rPr>
          <w:rFonts w:ascii="Times New Roman" w:hAnsi="Times New Roman" w:cs="Times New Roman"/>
          <w:sz w:val="24"/>
          <w:szCs w:val="24"/>
        </w:rPr>
      </w:pPr>
    </w:p>
    <w:p w14:paraId="68600EBE" w14:textId="15ADE5F4" w:rsidR="007E1A03" w:rsidRDefault="00AB61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35D56169" w:rsidR="00B97520" w:rsidRDefault="00BF0B12"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w:t>
      </w:r>
      <w:proofErr w:type="spellStart"/>
      <w:r w:rsidR="001E3E25">
        <w:rPr>
          <w:rFonts w:ascii="Times New Roman" w:hAnsi="Times New Roman" w:cs="Times New Roman"/>
          <w:sz w:val="24"/>
          <w:szCs w:val="24"/>
        </w:rPr>
        <w:t>Buntin</w:t>
      </w:r>
      <w:proofErr w:type="spellEnd"/>
      <w:r w:rsidR="001E3E25">
        <w:rPr>
          <w:rFonts w:ascii="Times New Roman" w:hAnsi="Times New Roman" w:cs="Times New Roman"/>
          <w:sz w:val="24"/>
          <w:szCs w:val="24"/>
        </w:rPr>
        <w:t xml:space="preserve"> and </w:t>
      </w:r>
      <w:proofErr w:type="spellStart"/>
      <w:r w:rsidR="001E3E25">
        <w:rPr>
          <w:rFonts w:ascii="Times New Roman" w:hAnsi="Times New Roman" w:cs="Times New Roman"/>
          <w:sz w:val="24"/>
          <w:szCs w:val="24"/>
        </w:rPr>
        <w:t>Cunfer</w:t>
      </w:r>
      <w:proofErr w:type="spellEnd"/>
      <w:r w:rsidR="001E3E25">
        <w:rPr>
          <w:rFonts w:ascii="Times New Roman" w:hAnsi="Times New Roman" w:cs="Times New Roman"/>
          <w:sz w:val="24"/>
          <w:szCs w:val="24"/>
        </w:rPr>
        <w:t xml:space="preserve"> 2013; Bates et al. 2011; Collins et al. 2005) </w:t>
      </w:r>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w:t>
      </w:r>
      <w:r w:rsidR="00B97520">
        <w:rPr>
          <w:rFonts w:ascii="Times New Roman" w:hAnsi="Times New Roman" w:cs="Times New Roman"/>
          <w:sz w:val="24"/>
          <w:szCs w:val="24"/>
        </w:rPr>
        <w:lastRenderedPageBreak/>
        <w:t xml:space="preserve">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34478FFB" w:rsidR="005662BB" w:rsidRDefault="005662BB"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a low sample size.</w:t>
      </w:r>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475DC6BB"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w:t>
      </w:r>
      <w:proofErr w:type="spellStart"/>
      <w:r w:rsidR="005662BB" w:rsidRPr="001626FE">
        <w:rPr>
          <w:rFonts w:ascii="Times New Roman" w:hAnsi="Times New Roman" w:cs="Times New Roman"/>
          <w:sz w:val="24"/>
          <w:szCs w:val="24"/>
        </w:rPr>
        <w:t>Monteith</w:t>
      </w:r>
      <w:proofErr w:type="spellEnd"/>
      <w:r w:rsidR="005662BB" w:rsidRPr="001626FE">
        <w:rPr>
          <w:rFonts w:ascii="Times New Roman" w:hAnsi="Times New Roman" w:cs="Times New Roman"/>
          <w:sz w:val="24"/>
          <w:szCs w:val="24"/>
        </w:rPr>
        <w:t xml:space="preserve">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 parsimonious and readily modifiable by users. </w:t>
      </w:r>
      <w:r w:rsidR="00D60E9A">
        <w:rPr>
          <w:rFonts w:ascii="Times New Roman" w:hAnsi="Times New Roman" w:cs="Times New Roman"/>
          <w:sz w:val="24"/>
          <w:szCs w:val="24"/>
        </w:rPr>
        <w:t xml:space="preserve">Equations are shown in Appendix A. </w:t>
      </w:r>
      <w:r w:rsidR="00D0323B">
        <w:rPr>
          <w:rFonts w:ascii="Times New Roman" w:hAnsi="Times New Roman" w:cs="Times New Roman"/>
          <w:sz w:val="24"/>
          <w:szCs w:val="24"/>
        </w:rPr>
        <w:t xml:space="preserve">Figure </w:t>
      </w:r>
      <w:r w:rsidR="00ED3DA0">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 xml:space="preserve">ranspiration is calculated based on an evapotranspiration reference surface (i.e., the ET of </w:t>
      </w:r>
      <w:r w:rsidR="00174499">
        <w:rPr>
          <w:rFonts w:ascii="Times New Roman" w:hAnsi="Times New Roman" w:cs="Times New Roman"/>
          <w:sz w:val="24"/>
          <w:szCs w:val="24"/>
        </w:rPr>
        <w:lastRenderedPageBreak/>
        <w:t>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w:t>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35528838" w14:textId="0042395D" w:rsidR="0025552C" w:rsidRDefault="00677784"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r w:rsidR="0025552C">
        <w:rPr>
          <w:rFonts w:ascii="Times New Roman" w:hAnsi="Times New Roman" w:cs="Times New Roman"/>
          <w:sz w:val="24"/>
          <w:szCs w:val="24"/>
        </w:rPr>
        <w:t>s</w:t>
      </w:r>
      <w:proofErr w:type="spellEnd"/>
      <w:r w:rsidR="0025552C">
        <w:rPr>
          <w:rFonts w:ascii="Times New Roman" w:hAnsi="Times New Roman" w:cs="Times New Roman"/>
          <w:sz w:val="24"/>
          <w:szCs w:val="24"/>
        </w:rPr>
        <w:t xml:space="preserve"> are estimated using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w:t>
      </w:r>
      <w:proofErr w:type="gramStart"/>
      <w:r>
        <w:rPr>
          <w:rFonts w:ascii="Times New Roman" w:hAnsi="Times New Roman" w:cs="Times New Roman"/>
          <w:sz w:val="24"/>
          <w:szCs w:val="24"/>
        </w:rPr>
        <w:t>a theoretical</w:t>
      </w:r>
      <w:proofErr w:type="gramEnd"/>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w:t>
      </w:r>
      <w:proofErr w:type="spellStart"/>
      <w:r w:rsidR="00F95B90">
        <w:rPr>
          <w:rFonts w:ascii="Times New Roman" w:hAnsi="Times New Roman" w:cs="Times New Roman"/>
          <w:sz w:val="24"/>
          <w:szCs w:val="24"/>
        </w:rPr>
        <w:t>Yeh</w:t>
      </w:r>
      <w:proofErr w:type="spellEnd"/>
      <w:r w:rsidR="00F95B90">
        <w:rPr>
          <w:rFonts w:ascii="Times New Roman" w:hAnsi="Times New Roman" w:cs="Times New Roman"/>
          <w:sz w:val="24"/>
          <w:szCs w:val="24"/>
        </w:rPr>
        <w:t xml:space="preserve">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1DA725A9" w:rsidR="00504535" w:rsidRDefault="007E00A6"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tolerance to yield 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 xml:space="preserve">data. </w:t>
      </w:r>
      <w:r w:rsidR="00504535">
        <w:rPr>
          <w:rFonts w:ascii="Times New Roman" w:hAnsi="Times New Roman" w:cs="Times New Roman"/>
          <w:sz w:val="24"/>
          <w:szCs w:val="24"/>
        </w:rPr>
        <w:t xml:space="preserve"> </w:t>
      </w:r>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48511FD9" w:rsidR="007E00A6" w:rsidRDefault="00566E7F"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564DFCEC"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w:t>
      </w:r>
      <w:r>
        <w:rPr>
          <w:rFonts w:ascii="Times New Roman" w:hAnsi="Times New Roman" w:cs="Times New Roman"/>
          <w:sz w:val="24"/>
          <w:szCs w:val="24"/>
        </w:rPr>
        <w:lastRenderedPageBreak/>
        <w:t xml:space="preserve">to growing corn grain is fully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could be easily be allocated among the respective harvested portions of the crop using any number of user-defined allocation methods. </w:t>
      </w:r>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50D363EE"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In section 3.5</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w:t>
      </w:r>
      <w:proofErr w:type="gramStart"/>
      <w:r w:rsidR="0010349B">
        <w:rPr>
          <w:rFonts w:ascii="Times New Roman" w:hAnsi="Times New Roman" w:cs="Times New Roman"/>
          <w:sz w:val="24"/>
          <w:szCs w:val="24"/>
        </w:rPr>
        <w:t>,  which</w:t>
      </w:r>
      <w:proofErr w:type="gramEnd"/>
      <w:r w:rsidR="0010349B">
        <w:rPr>
          <w:rFonts w:ascii="Times New Roman" w:hAnsi="Times New Roman" w:cs="Times New Roman"/>
          <w:sz w:val="24"/>
          <w:szCs w:val="24"/>
        </w:rPr>
        <w:t xml:space="preserve"> </w:t>
      </w:r>
      <w:r w:rsidR="000D0DE0">
        <w:rPr>
          <w:rFonts w:ascii="Times New Roman" w:hAnsi="Times New Roman" w:cs="Times New Roman"/>
          <w:sz w:val="24"/>
          <w:szCs w:val="24"/>
        </w:rPr>
        <w:t xml:space="preserve">is presented based on the “product-purpose” allocation approach to allow for comparison.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2O’s green water use results also compared well to other water </w:t>
      </w:r>
      <w:proofErr w:type="spellStart"/>
      <w:r w:rsidR="00F44BD2">
        <w:rPr>
          <w:rFonts w:ascii="Times New Roman" w:hAnsi="Times New Roman" w:cs="Times New Roman"/>
          <w:sz w:val="24"/>
          <w:szCs w:val="24"/>
        </w:rPr>
        <w:t>footprinting</w:t>
      </w:r>
      <w:proofErr w:type="spellEnd"/>
      <w:r w:rsidR="00F44BD2">
        <w:rPr>
          <w:rFonts w:ascii="Times New Roman" w:hAnsi="Times New Roman" w:cs="Times New Roman"/>
          <w:sz w:val="24"/>
          <w:szCs w:val="24"/>
        </w:rPr>
        <w:t xml:space="preserve"> studies</w:t>
      </w:r>
      <w:r w:rsidR="0010349B">
        <w:rPr>
          <w:rFonts w:ascii="Times New Roman" w:hAnsi="Times New Roman" w:cs="Times New Roman"/>
          <w:sz w:val="24"/>
          <w:szCs w:val="24"/>
        </w:rPr>
        <w:t xml:space="preserve"> (</w:t>
      </w:r>
      <w:proofErr w:type="spellStart"/>
      <w:r w:rsidR="0010349B">
        <w:rPr>
          <w:rFonts w:ascii="Times New Roman" w:hAnsi="Times New Roman" w:cs="Times New Roman"/>
          <w:sz w:val="24"/>
          <w:szCs w:val="24"/>
        </w:rPr>
        <w:t>Fingerman</w:t>
      </w:r>
      <w:proofErr w:type="spellEnd"/>
      <w:r w:rsidR="0010349B">
        <w:rPr>
          <w:rFonts w:ascii="Times New Roman" w:hAnsi="Times New Roman" w:cs="Times New Roman"/>
          <w:sz w:val="24"/>
          <w:szCs w:val="24"/>
        </w:rPr>
        <w:t xml:space="preserve"> et al. 2010; </w:t>
      </w:r>
      <w:proofErr w:type="spellStart"/>
      <w:r w:rsidR="0010349B">
        <w:rPr>
          <w:rFonts w:ascii="Times New Roman" w:hAnsi="Times New Roman" w:cs="Times New Roman"/>
          <w:sz w:val="24"/>
          <w:szCs w:val="24"/>
        </w:rPr>
        <w:t>Gerbens-Leenes</w:t>
      </w:r>
      <w:proofErr w:type="spellEnd"/>
      <w:r w:rsidR="0010349B">
        <w:rPr>
          <w:rFonts w:ascii="Times New Roman" w:hAnsi="Times New Roman" w:cs="Times New Roman"/>
          <w:sz w:val="24"/>
          <w:szCs w:val="24"/>
        </w:rPr>
        <w:t xml:space="preserve">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proofErr w:type="spellStart"/>
      <w:r w:rsidR="00B34D62">
        <w:rPr>
          <w:rFonts w:ascii="Times New Roman" w:hAnsi="Times New Roman" w:cs="Times New Roman"/>
          <w:sz w:val="24"/>
          <w:szCs w:val="24"/>
        </w:rPr>
        <w:t>Domingez-Faus</w:t>
      </w:r>
      <w:proofErr w:type="spellEnd"/>
      <w:r w:rsidR="00B34D62">
        <w:rPr>
          <w:rFonts w:ascii="Times New Roman" w:hAnsi="Times New Roman" w:cs="Times New Roman"/>
          <w:sz w:val="24"/>
          <w:szCs w:val="24"/>
        </w:rPr>
        <w:t xml:space="preserve"> et al. 2009; Mishra and </w:t>
      </w:r>
      <w:proofErr w:type="spellStart"/>
      <w:r w:rsidR="00B34D62">
        <w:rPr>
          <w:rFonts w:ascii="Times New Roman" w:hAnsi="Times New Roman" w:cs="Times New Roman"/>
          <w:sz w:val="24"/>
          <w:szCs w:val="24"/>
        </w:rPr>
        <w:t>Yeh</w:t>
      </w:r>
      <w:proofErr w:type="spellEnd"/>
      <w:r w:rsidR="00B34D62">
        <w:rPr>
          <w:rFonts w:ascii="Times New Roman" w:hAnsi="Times New Roman" w:cs="Times New Roman"/>
          <w:sz w:val="24"/>
          <w:szCs w:val="24"/>
        </w:rPr>
        <w:t xml:space="preserve"> 2011; King et al. 2010; </w:t>
      </w:r>
      <w:proofErr w:type="spellStart"/>
      <w:r w:rsidR="00B34D62">
        <w:rPr>
          <w:rFonts w:ascii="Times New Roman" w:hAnsi="Times New Roman" w:cs="Times New Roman"/>
          <w:sz w:val="24"/>
          <w:szCs w:val="24"/>
        </w:rPr>
        <w:t>Mubako</w:t>
      </w:r>
      <w:proofErr w:type="spellEnd"/>
      <w:r w:rsidR="00B34D62">
        <w:rPr>
          <w:rFonts w:ascii="Times New Roman" w:hAnsi="Times New Roman" w:cs="Times New Roman"/>
          <w:sz w:val="24"/>
          <w:szCs w:val="24"/>
        </w:rPr>
        <w:t xml:space="preserve"> and </w:t>
      </w:r>
      <w:proofErr w:type="spellStart"/>
      <w:r w:rsidR="00B34D62">
        <w:rPr>
          <w:rFonts w:ascii="Times New Roman" w:hAnsi="Times New Roman" w:cs="Times New Roman"/>
          <w:sz w:val="24"/>
          <w:szCs w:val="24"/>
        </w:rPr>
        <w:t>Lant</w:t>
      </w:r>
      <w:proofErr w:type="spellEnd"/>
      <w:r w:rsidR="00B34D62">
        <w:rPr>
          <w:rFonts w:ascii="Times New Roman" w:hAnsi="Times New Roman" w:cs="Times New Roman"/>
          <w:sz w:val="24"/>
          <w:szCs w:val="24"/>
        </w:rPr>
        <w:t xml:space="preserve">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129D6276" w14:textId="77777777" w:rsidR="001F619C" w:rsidRDefault="001F619C"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p>
    <w:p w14:paraId="3AD70B54" w14:textId="77777777" w:rsidR="001F619C" w:rsidRDefault="001F619C" w:rsidP="00D8716C">
      <w:pPr>
        <w:spacing w:after="0" w:line="480" w:lineRule="auto"/>
        <w:rPr>
          <w:rFonts w:ascii="Times New Roman" w:hAnsi="Times New Roman" w:cs="Times New Roman"/>
          <w:i/>
          <w:sz w:val="24"/>
          <w:szCs w:val="24"/>
        </w:rPr>
      </w:pPr>
    </w:p>
    <w:p w14:paraId="3F328BDB" w14:textId="77777777" w:rsidR="00ED3DA0" w:rsidRDefault="00ED3DA0" w:rsidP="00D8716C">
      <w:pPr>
        <w:spacing w:after="0" w:line="48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Modeling and Assessment Strengths and Weaknesses.</w:t>
      </w:r>
      <w:proofErr w:type="gramEnd"/>
      <w:r>
        <w:rPr>
          <w:rFonts w:ascii="Times New Roman" w:hAnsi="Times New Roman" w:cs="Times New Roman"/>
          <w:i/>
          <w:sz w:val="24"/>
          <w:szCs w:val="24"/>
        </w:rPr>
        <w:t xml:space="preserve"> </w:t>
      </w: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 </w:t>
      </w:r>
    </w:p>
    <w:p w14:paraId="112C2229" w14:textId="77777777" w:rsidR="00ED3DA0" w:rsidRDefault="00ED3DA0" w:rsidP="00D8716C">
      <w:pPr>
        <w:spacing w:after="0" w:line="480" w:lineRule="auto"/>
        <w:rPr>
          <w:rFonts w:ascii="Times New Roman" w:hAnsi="Times New Roman" w:cs="Times New Roman"/>
          <w:sz w:val="24"/>
          <w:szCs w:val="24"/>
        </w:rPr>
      </w:pPr>
    </w:p>
    <w:p w14:paraId="65272AF3" w14:textId="5BE2015C"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cent publications on biofuel water consumption have </w:t>
      </w:r>
      <w:r w:rsidRPr="009E003E">
        <w:rPr>
          <w:rFonts w:ascii="Times New Roman" w:hAnsi="Times New Roman" w:cs="Times New Roman"/>
          <w:sz w:val="24"/>
          <w:szCs w:val="24"/>
        </w:rPr>
        <w:t>ra</w:t>
      </w:r>
      <w:r>
        <w:rPr>
          <w:rFonts w:ascii="Times New Roman" w:hAnsi="Times New Roman" w:cs="Times New Roman"/>
          <w:sz w:val="24"/>
          <w:szCs w:val="24"/>
        </w:rPr>
        <w:t>ised awareness of the potential for increasing agricultural water consumption</w:t>
      </w:r>
      <w:r w:rsidRPr="009E003E">
        <w:rPr>
          <w:rFonts w:ascii="Times New Roman" w:hAnsi="Times New Roman" w:cs="Times New Roman"/>
          <w:sz w:val="24"/>
          <w:szCs w:val="24"/>
        </w:rPr>
        <w:t xml:space="preserve"> </w:t>
      </w:r>
      <w:r>
        <w:rPr>
          <w:rFonts w:ascii="Times New Roman" w:hAnsi="Times New Roman" w:cs="Times New Roman"/>
          <w:sz w:val="24"/>
          <w:szCs w:val="24"/>
        </w:rPr>
        <w:t xml:space="preserve">for biofuel production to impact other uses of water </w:t>
      </w:r>
      <w:r>
        <w:rPr>
          <w:rFonts w:ascii="Times New Roman" w:hAnsi="Times New Roman" w:cs="Times New Roman"/>
          <w:sz w:val="24"/>
          <w:szCs w:val="24"/>
        </w:rPr>
        <w:lastRenderedPageBreak/>
        <w:t>(e.g., other agricultural uses, industry, and municipal) and the environment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8b; Hoekstra et al. 2009;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NAS 2008).</w:t>
      </w:r>
      <w:r w:rsidRPr="009E003E">
        <w:rPr>
          <w:rFonts w:ascii="Times New Roman" w:hAnsi="Times New Roman" w:cs="Times New Roman"/>
          <w:sz w:val="24"/>
          <w:szCs w:val="24"/>
        </w:rPr>
        <w:t xml:space="preserve"> </w:t>
      </w:r>
      <w:r>
        <w:rPr>
          <w:rFonts w:ascii="Times New Roman" w:hAnsi="Times New Roman" w:cs="Times New Roman"/>
          <w:sz w:val="24"/>
          <w:szCs w:val="24"/>
        </w:rPr>
        <w:t>The existing literature exhibits differences in scope, system boundaries, definitions</w:t>
      </w:r>
      <w:r w:rsidRPr="009E003E">
        <w:rPr>
          <w:rFonts w:ascii="Times New Roman" w:hAnsi="Times New Roman" w:cs="Times New Roman"/>
          <w:sz w:val="24"/>
          <w:szCs w:val="24"/>
        </w:rPr>
        <w:t>, and me</w:t>
      </w:r>
      <w:r>
        <w:rPr>
          <w:rFonts w:ascii="Times New Roman" w:hAnsi="Times New Roman" w:cs="Times New Roman"/>
          <w:sz w:val="24"/>
          <w:szCs w:val="24"/>
        </w:rPr>
        <w:t>thods, which can hamper d</w:t>
      </w:r>
      <w:r w:rsidRPr="009E003E">
        <w:rPr>
          <w:rFonts w:ascii="Times New Roman" w:hAnsi="Times New Roman" w:cs="Times New Roman"/>
          <w:sz w:val="24"/>
          <w:szCs w:val="24"/>
        </w:rPr>
        <w:t>rawing suff</w:t>
      </w:r>
      <w:r>
        <w:rPr>
          <w:rFonts w:ascii="Times New Roman" w:hAnsi="Times New Roman" w:cs="Times New Roman"/>
          <w:sz w:val="24"/>
          <w:szCs w:val="24"/>
        </w:rPr>
        <w:t xml:space="preserve">icient understanding </w:t>
      </w:r>
      <w:r w:rsidRPr="009E003E">
        <w:rPr>
          <w:rFonts w:ascii="Times New Roman" w:hAnsi="Times New Roman" w:cs="Times New Roman"/>
          <w:sz w:val="24"/>
          <w:szCs w:val="24"/>
        </w:rPr>
        <w:t xml:space="preserve">of the </w:t>
      </w:r>
      <w:r>
        <w:rPr>
          <w:rFonts w:ascii="Times New Roman" w:hAnsi="Times New Roman" w:cs="Times New Roman"/>
          <w:sz w:val="24"/>
          <w:szCs w:val="24"/>
        </w:rPr>
        <w:t xml:space="preserve">water </w:t>
      </w:r>
      <w:r w:rsidRPr="009E003E">
        <w:rPr>
          <w:rFonts w:ascii="Times New Roman" w:hAnsi="Times New Roman" w:cs="Times New Roman"/>
          <w:sz w:val="24"/>
          <w:szCs w:val="24"/>
        </w:rPr>
        <w:t>impact of bio</w:t>
      </w:r>
      <w:r>
        <w:rPr>
          <w:rFonts w:ascii="Times New Roman" w:hAnsi="Times New Roman" w:cs="Times New Roman"/>
          <w:sz w:val="24"/>
          <w:szCs w:val="24"/>
        </w:rPr>
        <w:t>fuel</w:t>
      </w:r>
      <w:r w:rsidRPr="009E003E">
        <w:rPr>
          <w:rFonts w:ascii="Times New Roman" w:hAnsi="Times New Roman" w:cs="Times New Roman"/>
          <w:sz w:val="24"/>
          <w:szCs w:val="24"/>
        </w:rPr>
        <w:t xml:space="preserve"> </w:t>
      </w:r>
      <w:r>
        <w:rPr>
          <w:rFonts w:ascii="Times New Roman" w:hAnsi="Times New Roman" w:cs="Times New Roman"/>
          <w:sz w:val="24"/>
          <w:szCs w:val="24"/>
        </w:rPr>
        <w:t>water consumption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w:t>
      </w:r>
      <w:r w:rsidRPr="009E003E">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ith regards to the U.S., existing literature generally provide data to make broad comparisons across current commercial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the state and sometime the county level (Wu et al. 2012;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Chiu and Wu 2012; Dominguez-</w:t>
      </w:r>
      <w:proofErr w:type="spellStart"/>
      <w:r>
        <w:rPr>
          <w:rFonts w:ascii="Times New Roman" w:hAnsi="Times New Roman" w:cs="Times New Roman"/>
          <w:sz w:val="24"/>
          <w:szCs w:val="24"/>
        </w:rPr>
        <w:t>Faus</w:t>
      </w:r>
      <w:proofErr w:type="spellEnd"/>
      <w:r>
        <w:rPr>
          <w:rFonts w:ascii="Times New Roman" w:hAnsi="Times New Roman" w:cs="Times New Roman"/>
          <w:sz w:val="24"/>
          <w:szCs w:val="24"/>
        </w:rPr>
        <w:t xml:space="preserve"> et al. 2009;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Many initial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studies only account for water that is applied through irrigation (i.e., blue water) (Wu et al. 2009; King and Webber 2008; Chiu et al. 2009). Irrigation is a major use of water, but</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about 80% of global agriculture production </w:t>
      </w:r>
      <w:r w:rsidRPr="00E15979">
        <w:rPr>
          <w:rFonts w:ascii="Times New Roman" w:hAnsi="Times New Roman" w:cs="Times New Roman"/>
          <w:sz w:val="24"/>
          <w:szCs w:val="24"/>
        </w:rPr>
        <w:t>and 85% of</w:t>
      </w:r>
      <w:r>
        <w:rPr>
          <w:rFonts w:ascii="Times New Roman" w:hAnsi="Times New Roman" w:cs="Times New Roman"/>
          <w:sz w:val="24"/>
          <w:szCs w:val="24"/>
        </w:rPr>
        <w:t xml:space="preserve"> the major US biofuel feedstock, corn grain,</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is exclusively rain-fed (i.e., green water) (Wu et al. 2009; </w:t>
      </w:r>
      <w:proofErr w:type="spellStart"/>
      <w:r>
        <w:rPr>
          <w:rFonts w:ascii="Times New Roman" w:hAnsi="Times New Roman" w:cs="Times New Roman"/>
          <w:sz w:val="24"/>
          <w:szCs w:val="24"/>
        </w:rPr>
        <w:t>Molden</w:t>
      </w:r>
      <w:proofErr w:type="spellEnd"/>
      <w:r>
        <w:rPr>
          <w:rFonts w:ascii="Times New Roman" w:hAnsi="Times New Roman" w:cs="Times New Roman"/>
          <w:sz w:val="24"/>
          <w:szCs w:val="24"/>
        </w:rPr>
        <w:t xml:space="preserve"> 2007). Analyses that only account for blue water overlooked a large portion of the overall water consumption from rain water</w:t>
      </w:r>
      <w:r w:rsidRPr="00E15979">
        <w:rPr>
          <w:rFonts w:ascii="Times New Roman" w:hAnsi="Times New Roman" w:cs="Times New Roman"/>
          <w:sz w:val="24"/>
          <w:szCs w:val="24"/>
        </w:rPr>
        <w:t xml:space="preserve">. </w:t>
      </w:r>
      <w:r>
        <w:rPr>
          <w:rFonts w:ascii="Times New Roman" w:hAnsi="Times New Roman" w:cs="Times New Roman"/>
          <w:sz w:val="24"/>
          <w:szCs w:val="24"/>
        </w:rPr>
        <w:t>Also, green water consumption, if not allocated to crop production or other uses, can influence the availability of blue water (</w:t>
      </w:r>
      <w:proofErr w:type="spellStart"/>
      <w:r>
        <w:rPr>
          <w:rFonts w:ascii="Times New Roman" w:hAnsi="Times New Roman" w:cs="Times New Roman"/>
          <w:sz w:val="24"/>
          <w:szCs w:val="24"/>
        </w:rPr>
        <w:t>Fingerman</w:t>
      </w:r>
      <w:proofErr w:type="spellEnd"/>
      <w:r>
        <w:rPr>
          <w:rFonts w:ascii="Times New Roman" w:hAnsi="Times New Roman" w:cs="Times New Roman"/>
          <w:sz w:val="24"/>
          <w:szCs w:val="24"/>
        </w:rPr>
        <w:t xml:space="preserve"> et al. 2010). For example, increases in the green water footprint can increase the time needed for aquifers to recharge their water storages. </w:t>
      </w:r>
    </w:p>
    <w:p w14:paraId="2AA7A4FD" w14:textId="77777777" w:rsidR="00ED3DA0" w:rsidRDefault="00ED3DA0" w:rsidP="00D8716C">
      <w:pPr>
        <w:spacing w:after="0" w:line="480" w:lineRule="auto"/>
        <w:rPr>
          <w:rFonts w:ascii="Times New Roman" w:hAnsi="Times New Roman" w:cs="Times New Roman"/>
          <w:sz w:val="24"/>
          <w:szCs w:val="24"/>
        </w:rPr>
      </w:pPr>
    </w:p>
    <w:p w14:paraId="7C714949" w14:textId="282584FE"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 (Chiu and Wu 2013; Chiu and May 2013; Chiu and Wu 2012).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w:t>
      </w:r>
      <w:r>
        <w:rPr>
          <w:rFonts w:ascii="Times New Roman" w:hAnsi="Times New Roman" w:cs="Times New Roman"/>
          <w:sz w:val="24"/>
          <w:szCs w:val="24"/>
        </w:rPr>
        <w:lastRenderedPageBreak/>
        <w:t xml:space="preserve">such as local climate, soil characteristics, crop management practices, and plant philological parameters, to name a few; see Allen et al. (1998) for a detailed description of the factors that influence crop water consumption. </w:t>
      </w:r>
    </w:p>
    <w:p w14:paraId="21156B62" w14:textId="77777777" w:rsidR="00ED3DA0" w:rsidRDefault="00ED3DA0" w:rsidP="00D8716C">
      <w:pPr>
        <w:spacing w:after="0" w:line="480" w:lineRule="auto"/>
        <w:rPr>
          <w:rFonts w:ascii="Times New Roman" w:hAnsi="Times New Roman" w:cs="Times New Roman"/>
          <w:sz w:val="24"/>
          <w:szCs w:val="24"/>
        </w:rPr>
      </w:pPr>
    </w:p>
    <w:p w14:paraId="4DC55DCD" w14:textId="24CD1359"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of the numerous possible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an currently and potentially be used in the future in biofuel production. Figure 5 presents a generalized outline of many biomass production systems including biofuels. Currently, biofuels are typically produced from oil, sugar, and starch crops.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27AC5B17" w14:textId="77777777" w:rsidR="00ED3DA0" w:rsidRDefault="00ED3DA0" w:rsidP="00D8716C">
      <w:pPr>
        <w:spacing w:after="0" w:line="480" w:lineRule="auto"/>
        <w:rPr>
          <w:rFonts w:ascii="Times New Roman" w:hAnsi="Times New Roman" w:cs="Times New Roman"/>
          <w:sz w:val="24"/>
          <w:szCs w:val="24"/>
        </w:rPr>
      </w:pPr>
    </w:p>
    <w:p w14:paraId="1A2F3E20" w14:textId="3E715900"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he choice of feedstock has a significant impact on the overall water consumption related to a given biofuel pathway. Each of the feedstock choices illustrated in Figure 5 has a different water requirement, both in terms of a crop’s physiological water needs and in terms of where a crop is typically grown. Across the reviewed literature a relatively comprehensive assessment of biofuel feedstock options using a consistent set of methods is lacking, but recent efforts by ANL have moved towards this goal for US commercial and some advanced biofuel systems (Wu et al. 2012; Chiu and Wu 2013; Chiu and May 2013).</w:t>
      </w:r>
      <w:r w:rsidRPr="00FB4BAC">
        <w:rPr>
          <w:rFonts w:ascii="Times New Roman" w:hAnsi="Times New Roman" w:cs="Times New Roman"/>
          <w:sz w:val="24"/>
          <w:szCs w:val="24"/>
          <w:vertAlign w:val="superscript"/>
        </w:rPr>
        <w:t xml:space="preserve"> </w:t>
      </w:r>
    </w:p>
    <w:p w14:paraId="216F1104" w14:textId="77777777" w:rsidR="00ED3DA0" w:rsidRDefault="00ED3DA0" w:rsidP="00D8716C">
      <w:pPr>
        <w:spacing w:after="0" w:line="480" w:lineRule="auto"/>
        <w:rPr>
          <w:rFonts w:ascii="Times New Roman" w:hAnsi="Times New Roman" w:cs="Times New Roman"/>
          <w:sz w:val="24"/>
          <w:szCs w:val="24"/>
        </w:rPr>
      </w:pPr>
    </w:p>
    <w:p w14:paraId="3CEC938E" w14:textId="77777777"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 on developing and refining a precise snapshot approach to historic and near futur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Decision-making based on these snapshots of water consumption of biofuels can be difficult. Decision-making is often focused on planning or examining the potential impacts of decisions or potential decisions on the future </w:t>
      </w:r>
      <w:r>
        <w:rPr>
          <w:rFonts w:ascii="Times New Roman" w:hAnsi="Times New Roman" w:cs="Times New Roman"/>
          <w:sz w:val="24"/>
          <w:szCs w:val="24"/>
        </w:rPr>
        <w:lastRenderedPageBreak/>
        <w:t>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necessitates the ability to evaluate and compare them.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could achieve similar ends (e.g., policy requirements) but have different implications for water consumption. 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 xml:space="preserve">multiple crop options and water </w:t>
      </w:r>
      <w:r>
        <w:rPr>
          <w:rFonts w:ascii="Times New Roman" w:hAnsi="Times New Roman" w:cs="Times New Roman"/>
          <w:sz w:val="24"/>
          <w:szCs w:val="24"/>
        </w:rPr>
        <w:t>consumption</w:t>
      </w:r>
      <w:r w:rsidRPr="004C5D71">
        <w:rPr>
          <w:rFonts w:ascii="Times New Roman" w:hAnsi="Times New Roman" w:cs="Times New Roman"/>
          <w:sz w:val="24"/>
          <w:szCs w:val="24"/>
        </w:rPr>
        <w:t xml:space="preserve">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w:t>
      </w:r>
      <w:proofErr w:type="spellStart"/>
      <w:r w:rsidRPr="004C5D71">
        <w:rPr>
          <w:rFonts w:ascii="Times New Roman" w:hAnsi="Times New Roman" w:cs="Times New Roman"/>
          <w:sz w:val="24"/>
          <w:szCs w:val="24"/>
        </w:rPr>
        <w:t>feedstocks</w:t>
      </w:r>
      <w:proofErr w:type="spellEnd"/>
      <w:r w:rsidRPr="004C5D71">
        <w:rPr>
          <w:rFonts w:ascii="Times New Roman" w:hAnsi="Times New Roman" w:cs="Times New Roman"/>
          <w:sz w:val="24"/>
          <w:szCs w:val="24"/>
        </w:rPr>
        <w:t>.</w:t>
      </w:r>
      <w:r>
        <w:rPr>
          <w:rFonts w:ascii="Times New Roman" w:hAnsi="Times New Roman" w:cs="Times New Roman"/>
          <w:sz w:val="24"/>
          <w:szCs w:val="24"/>
        </w:rPr>
        <w:t xml:space="preserve"> Systematic assessment of multiple biofuel feedstock crops under alternative conditions such as climate is lacking in the U.S and a long way off in many other countries. </w:t>
      </w:r>
    </w:p>
    <w:p w14:paraId="5AE584E7" w14:textId="77777777" w:rsidR="00ED3DA0" w:rsidRDefault="00ED3DA0" w:rsidP="00D8716C">
      <w:pPr>
        <w:spacing w:after="0" w:line="480" w:lineRule="auto"/>
        <w:rPr>
          <w:rFonts w:ascii="Times New Roman" w:hAnsi="Times New Roman" w:cs="Times New Roman"/>
          <w:sz w:val="24"/>
          <w:szCs w:val="24"/>
        </w:rPr>
      </w:pPr>
    </w:p>
    <w:p w14:paraId="32287559" w14:textId="7570EC60" w:rsidR="00ED3DA0" w:rsidRDefault="00ED3DA0"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r>
        <w:rPr>
          <w:rFonts w:ascii="Times New Roman" w:hAnsi="Times New Roman" w:cs="Times New Roman"/>
          <w:sz w:val="24"/>
          <w:szCs w:val="24"/>
        </w:rPr>
        <w:t xml:space="preserve">The model is designed to estimate green water consumption based on climatic and soil data and as well as blue water consumption based on user determined assumptions and remaining physiological requirements of a crop.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t specific climate stations (i.e., our lowest resolution dataset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including most of those shown in Figure 5 including several we could not find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literature on. Finally,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ED3DA0">
        <w:rPr>
          <w:rFonts w:ascii="Times New Roman" w:hAnsi="Times New Roman" w:cs="Times New Roman"/>
          <w:sz w:val="24"/>
          <w:szCs w:val="24"/>
          <w:vertAlign w:val="subscript"/>
        </w:rPr>
        <w:t>2</w:t>
      </w:r>
      <w:r>
        <w:rPr>
          <w:rFonts w:ascii="Times New Roman" w:hAnsi="Times New Roman" w:cs="Times New Roman"/>
          <w:sz w:val="24"/>
          <w:szCs w:val="24"/>
        </w:rPr>
        <w:t xml:space="preserve">O is a flexible platform for scenario analysis and adoption to other </w:t>
      </w:r>
      <w:r>
        <w:rPr>
          <w:rFonts w:ascii="Times New Roman" w:hAnsi="Times New Roman" w:cs="Times New Roman"/>
          <w:sz w:val="24"/>
          <w:szCs w:val="24"/>
        </w:rPr>
        <w:lastRenderedPageBreak/>
        <w:t xml:space="preserve">conditions such as climates and geographic locat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is available for a geographic area.</w:t>
      </w:r>
    </w:p>
    <w:p w14:paraId="407AC66C" w14:textId="77777777" w:rsidR="00ED3DA0" w:rsidRDefault="00ED3DA0" w:rsidP="00D8716C">
      <w:pPr>
        <w:spacing w:after="0" w:line="480" w:lineRule="auto"/>
        <w:rPr>
          <w:rFonts w:ascii="Times New Roman" w:hAnsi="Times New Roman" w:cs="Times New Roman"/>
          <w:i/>
          <w:sz w:val="24"/>
          <w:szCs w:val="24"/>
        </w:rPr>
      </w:pPr>
    </w:p>
    <w:p w14:paraId="5C04BDD8" w14:textId="52AF84F5" w:rsidR="00ED3DA0" w:rsidRPr="005B5C22" w:rsidRDefault="003F6E23"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ED3DA0" w:rsidRPr="003A112F">
        <w:rPr>
          <w:rFonts w:ascii="Times New Roman" w:hAnsi="Times New Roman" w:cs="Times New Roman"/>
          <w:b/>
          <w:i/>
          <w:sz w:val="24"/>
          <w:szCs w:val="24"/>
        </w:rPr>
        <w:t>Discussion of Illustrative Results and Comparison to Other Studies.</w:t>
      </w:r>
      <w:proofErr w:type="gramEnd"/>
      <w:r w:rsidR="00ED3DA0">
        <w:rPr>
          <w:rFonts w:ascii="Times New Roman" w:hAnsi="Times New Roman" w:cs="Times New Roman"/>
          <w:i/>
          <w:sz w:val="24"/>
          <w:szCs w:val="24"/>
        </w:rPr>
        <w:t xml:space="preserve"> </w:t>
      </w:r>
      <w:proofErr w:type="spellStart"/>
      <w:r w:rsidR="00ED3DA0">
        <w:rPr>
          <w:rFonts w:ascii="Times New Roman" w:hAnsi="Times New Roman" w:cs="Times New Roman"/>
          <w:sz w:val="24"/>
          <w:szCs w:val="24"/>
        </w:rPr>
        <w:t>BioSpatial</w:t>
      </w:r>
      <w:proofErr w:type="spellEnd"/>
      <w:r w:rsidR="00ED3DA0">
        <w:rPr>
          <w:rFonts w:ascii="Times New Roman" w:hAnsi="Times New Roman" w:cs="Times New Roman"/>
          <w:sz w:val="24"/>
          <w:szCs w:val="24"/>
        </w:rPr>
        <w:t xml:space="preserve">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w:t>
      </w:r>
      <w:proofErr w:type="spellStart"/>
      <w:r w:rsidR="00ED3DA0">
        <w:rPr>
          <w:rFonts w:ascii="Times New Roman" w:hAnsi="Times New Roman" w:cs="Times New Roman"/>
          <w:sz w:val="24"/>
          <w:szCs w:val="24"/>
        </w:rPr>
        <w:t>Cligen</w:t>
      </w:r>
      <w:proofErr w:type="spellEnd"/>
      <w:r w:rsidR="00ED3DA0">
        <w:rPr>
          <w:rFonts w:ascii="Times New Roman" w:hAnsi="Times New Roman" w:cs="Times New Roman"/>
          <w:sz w:val="24"/>
          <w:szCs w:val="24"/>
        </w:rPr>
        <w:t xml:space="preserve"> station, are shown in Figures 6. As expected, green water footprints for both crops are greater in the western United States.  Overall water footprint trends for corn grain and soybeans are commensurate with those in the literature (e.g., Chiu and Wu [2012]</w:t>
      </w:r>
      <w:r w:rsidR="00ED3DA0" w:rsidRPr="00147FDC">
        <w:rPr>
          <w:rFonts w:ascii="Times New Roman" w:hAnsi="Times New Roman" w:cs="Times New Roman"/>
          <w:sz w:val="24"/>
          <w:szCs w:val="24"/>
          <w:vertAlign w:val="superscript"/>
        </w:rPr>
        <w:fldChar w:fldCharType="begin"/>
      </w:r>
      <w:r w:rsidR="00ED3DA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ED3DA0" w:rsidRPr="00147FDC">
        <w:rPr>
          <w:rFonts w:ascii="Times New Roman" w:hAnsi="Times New Roman" w:cs="Times New Roman"/>
          <w:sz w:val="24"/>
          <w:szCs w:val="24"/>
          <w:vertAlign w:val="superscript"/>
        </w:rPr>
        <w:fldChar w:fldCharType="separate"/>
      </w:r>
      <w:r w:rsidR="00ED3DA0">
        <w:rPr>
          <w:rFonts w:ascii="Times New Roman" w:hAnsi="Times New Roman" w:cs="Times New Roman"/>
          <w:noProof/>
          <w:sz w:val="24"/>
          <w:szCs w:val="24"/>
          <w:vertAlign w:val="superscript"/>
        </w:rPr>
        <w:t>(</w:t>
      </w:r>
      <w:hyperlink w:anchor="_ENREF_40" w:tooltip="Chiu, (2012) #64" w:history="1">
        <w:r w:rsidR="00ED3DA0">
          <w:rPr>
            <w:rFonts w:ascii="Times New Roman" w:hAnsi="Times New Roman" w:cs="Times New Roman"/>
            <w:noProof/>
            <w:sz w:val="24"/>
            <w:szCs w:val="24"/>
            <w:vertAlign w:val="superscript"/>
          </w:rPr>
          <w:t>40</w:t>
        </w:r>
      </w:hyperlink>
      <w:r w:rsidR="00ED3DA0">
        <w:rPr>
          <w:rFonts w:ascii="Times New Roman" w:hAnsi="Times New Roman" w:cs="Times New Roman"/>
          <w:noProof/>
          <w:sz w:val="24"/>
          <w:szCs w:val="24"/>
          <w:vertAlign w:val="superscript"/>
        </w:rPr>
        <w:t>)</w:t>
      </w:r>
      <w:r w:rsidR="00ED3DA0" w:rsidRPr="00147FDC">
        <w:rPr>
          <w:rFonts w:ascii="Times New Roman" w:hAnsi="Times New Roman" w:cs="Times New Roman"/>
          <w:sz w:val="24"/>
          <w:szCs w:val="24"/>
          <w:vertAlign w:val="superscript"/>
        </w:rPr>
        <w:fldChar w:fldCharType="end"/>
      </w:r>
      <w:r w:rsidR="00ED3DA0">
        <w:rPr>
          <w:rFonts w:ascii="Times New Roman" w:hAnsi="Times New Roman" w:cs="Times New Roman"/>
          <w:sz w:val="24"/>
          <w:szCs w:val="24"/>
        </w:rPr>
        <w:t xml:space="preserve">, </w:t>
      </w:r>
      <w:proofErr w:type="spellStart"/>
      <w:r w:rsidR="00ED3DA0" w:rsidRPr="00634257">
        <w:rPr>
          <w:rFonts w:ascii="Times New Roman" w:hAnsi="Times New Roman" w:cs="Times New Roman"/>
          <w:sz w:val="24"/>
          <w:szCs w:val="24"/>
        </w:rPr>
        <w:t>Gerbens-Leene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w:t>
      </w:r>
      <w:proofErr w:type="spellStart"/>
      <w:r w:rsidR="00ED3DA0" w:rsidRPr="00634257">
        <w:rPr>
          <w:rFonts w:ascii="Times New Roman" w:hAnsi="Times New Roman" w:cs="Times New Roman"/>
          <w:sz w:val="24"/>
          <w:szCs w:val="24"/>
        </w:rPr>
        <w:t>Fau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 For example, overall water requirements generally increase when moving into hotter and/or drier climates. </w:t>
      </w:r>
    </w:p>
    <w:p w14:paraId="3CF3F53D" w14:textId="77777777" w:rsidR="00ED3DA0" w:rsidRDefault="00ED3DA0" w:rsidP="00D8716C">
      <w:pPr>
        <w:spacing w:after="0" w:line="480" w:lineRule="auto"/>
        <w:rPr>
          <w:rFonts w:ascii="Times New Roman" w:hAnsi="Times New Roman" w:cs="Times New Roman"/>
          <w:sz w:val="24"/>
          <w:szCs w:val="24"/>
        </w:rPr>
      </w:pPr>
    </w:p>
    <w:p w14:paraId="761402F8" w14:textId="77777777"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7 compared to a similar data set from Chiu and Wu (2012) </w:t>
      </w:r>
      <w:proofErr w:type="gramStart"/>
      <w:r>
        <w:rPr>
          <w:rFonts w:ascii="Times New Roman" w:hAnsi="Times New Roman" w:cs="Times New Roman"/>
          <w:sz w:val="24"/>
          <w:szCs w:val="24"/>
        </w:rPr>
        <w:t>Similar</w:t>
      </w:r>
      <w:proofErr w:type="gramEnd"/>
      <w:r>
        <w:rPr>
          <w:rFonts w:ascii="Times New Roman" w:hAnsi="Times New Roman" w:cs="Times New Roman"/>
          <w:sz w:val="24"/>
          <w:szCs w:val="24"/>
        </w:rPr>
        <w:t xml:space="preserve"> blue water consumption figures are included in the supporting information. Blue water consumption is included only for illustrative purposes due to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estimating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77777777"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REL average corn grain and soybean green water consumption is generally higher than ANL by state. However, overall, the estimates for corn and soybean green water footprints mostly compare well. NREL data includes more variance in estimates especially for some states such as Nebraska, South Dakota, and Arkansas. Larger variance in the NREL dataset is likely due to localized variability that would not be captured in the state and county 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77777777"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tate-level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compare well with other published analyses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Mubak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Lant</w:t>
      </w:r>
      <w:proofErr w:type="spellEnd"/>
      <w:r>
        <w:rPr>
          <w:rFonts w:ascii="Times New Roman" w:hAnsi="Times New Roman" w:cs="Times New Roman"/>
          <w:sz w:val="24"/>
          <w:szCs w:val="24"/>
        </w:rPr>
        <w:t xml:space="preserve"> 2008). As expected,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show that states such as Iowa, Minnesota, Wisconsin, and Illinois, where crops are generally rain-fed, have on average higher green water footprints. In comparison drier states like Nebraska, Colorado, and Kansas, where crops on average have lower green water footprint and have higher and more variable green water footprints.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3EE887E1" w:rsidR="00A15AD9" w:rsidRDefault="00A15AD9" w:rsidP="00D8716C">
      <w:pPr>
        <w:spacing w:after="0" w:line="48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 xml:space="preserve">Water </w:t>
      </w:r>
      <w:proofErr w:type="spellStart"/>
      <w:r w:rsidRPr="003A112F">
        <w:rPr>
          <w:rFonts w:ascii="Times New Roman" w:hAnsi="Times New Roman" w:cs="Times New Roman"/>
          <w:b/>
          <w:i/>
          <w:sz w:val="24"/>
          <w:szCs w:val="24"/>
        </w:rPr>
        <w:t>Footprinting</w:t>
      </w:r>
      <w:proofErr w:type="spellEnd"/>
      <w:r w:rsidRPr="003A112F">
        <w:rPr>
          <w:rFonts w:ascii="Times New Roman" w:hAnsi="Times New Roman" w:cs="Times New Roman"/>
          <w:b/>
          <w:i/>
          <w:sz w:val="24"/>
          <w:szCs w:val="24"/>
        </w:rPr>
        <w:t xml:space="preserve"> Tool Flexibility and Improvements to Scenario Analysis.</w:t>
      </w:r>
      <w:proofErr w:type="gramEnd"/>
      <w:r>
        <w:rPr>
          <w:rFonts w:ascii="Times New Roman" w:hAnsi="Times New Roman" w:cs="Times New Roman"/>
          <w:i/>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e have only shown results for corn grain and soybeans in this study for illustrative and validation purpose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models green and blue water footprints from multiple agricultural crops at a several levels of geographic aggregations in the continental U</w:t>
      </w:r>
      <w:r w:rsidR="00FF4F73">
        <w:rPr>
          <w:rFonts w:ascii="Times New Roman" w:hAnsi="Times New Roman" w:cs="Times New Roman"/>
          <w:sz w:val="24"/>
          <w:szCs w:val="24"/>
        </w:rPr>
        <w:t>nited States.</w:t>
      </w:r>
      <w:r>
        <w:rPr>
          <w:rFonts w:ascii="Times New Roman" w:hAnsi="Times New Roman" w:cs="Times New Roman"/>
          <w:sz w:val="24"/>
          <w:szCs w:val="24"/>
        </w:rPr>
        <w:t xml:space="preserve"> The user interface of the SD model component can be modified to allow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access to different aspects of the water consumption calculations. These controls permit users to quickly make modifications such as to yield and see the implications of those results in real time. Expansion or modificat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to new conditions and applications would take time, but are also possible using SD.</w:t>
      </w:r>
    </w:p>
    <w:p w14:paraId="2D4306DB" w14:textId="77777777" w:rsidR="00A15AD9" w:rsidRDefault="00A15AD9" w:rsidP="00D8716C">
      <w:pPr>
        <w:spacing w:after="0" w:line="480" w:lineRule="auto"/>
        <w:rPr>
          <w:rFonts w:ascii="Times New Roman" w:hAnsi="Times New Roman" w:cs="Times New Roman"/>
          <w:sz w:val="24"/>
          <w:szCs w:val="24"/>
        </w:rPr>
      </w:pPr>
    </w:p>
    <w:p w14:paraId="7F6AD08D" w14:textId="77777777" w:rsidR="00A15AD9" w:rsidRDefault="00A15AD9"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consumption in relation to state and national bioenergy policies (e.g., EPA [2010] and EU </w:t>
      </w:r>
      <w:r>
        <w:rPr>
          <w:rFonts w:ascii="Times New Roman" w:hAnsi="Times New Roman" w:cs="Times New Roman"/>
          <w:sz w:val="24"/>
          <w:szCs w:val="24"/>
        </w:rPr>
        <w:lastRenderedPageBreak/>
        <w:t xml:space="preserve">[2009]) as well as potential future policies. The model could be adapted for scenario analysis of alternative crop categories, locations where those crops are grown, and under alternative climatic conditions if the data is available. For exampl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t>
      </w:r>
    </w:p>
    <w:p w14:paraId="3FCFBEFD" w14:textId="77777777" w:rsidR="00A15AD9" w:rsidRDefault="00A15AD9" w:rsidP="00D8716C">
      <w:pPr>
        <w:spacing w:after="0" w:line="480" w:lineRule="auto"/>
        <w:rPr>
          <w:rFonts w:ascii="Times New Roman" w:hAnsi="Times New Roman" w:cs="Times New Roman"/>
          <w:sz w:val="24"/>
          <w:szCs w:val="24"/>
        </w:rPr>
      </w:pPr>
    </w:p>
    <w:p w14:paraId="1FDEBCDD" w14:textId="77777777" w:rsidR="00A15AD9" w:rsidRDefault="00A15AD9" w:rsidP="00D8716C">
      <w:pPr>
        <w:spacing w:after="0" w:line="48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is not currently built to model “actual” blue water consumption. One example scenario analysis to reconcile farmer behavior with plant physiological requirements is the opportunity to run scenarios in a top down analysis of the theoretical blue water footprint compared to self-reported irrigation from the USDA (NASS 2013). This yield loss tolerance factor could be modified by state, county, or even station level to represent irrigation constraints and farmer’s choices with regards to irrigation.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1E30D3C2" w:rsidR="00A15AD9" w:rsidRDefault="00A15AD9" w:rsidP="00D8716C">
      <w:pPr>
        <w:spacing w:after="0" w:line="480" w:lineRule="auto"/>
        <w:rPr>
          <w:rFonts w:ascii="Times New Roman" w:hAnsi="Times New Roman" w:cs="Times New Roman"/>
          <w:b/>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could be adapted for scenario analysis outside biofuels or the US</w:t>
      </w:r>
      <w:r w:rsidR="00FF4F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612EA9">
        <w:rPr>
          <w:rFonts w:ascii="Times New Roman" w:hAnsi="Times New Roman" w:cs="Times New Roman"/>
          <w:sz w:val="24"/>
          <w:szCs w:val="24"/>
          <w:vertAlign w:val="subscript"/>
        </w:rPr>
        <w:t>2</w:t>
      </w:r>
      <w:r>
        <w:rPr>
          <w:rFonts w:ascii="Times New Roman" w:hAnsi="Times New Roman" w:cs="Times New Roman"/>
          <w:sz w:val="24"/>
          <w:szCs w:val="24"/>
        </w:rPr>
        <w:t>O  can</w:t>
      </w:r>
      <w:proofErr w:type="gramEnd"/>
      <w:r>
        <w:rPr>
          <w:rFonts w:ascii="Times New Roman" w:hAnsi="Times New Roman" w:cs="Times New Roman"/>
          <w:sz w:val="24"/>
          <w:szCs w:val="24"/>
        </w:rPr>
        <w:t xml:space="preserve"> assess a wide array of agricultural commodities. The current version of There is potential to adapt the database and SD framework to evaluate the water consumption of other energy 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5DD27572"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3BCE3418"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 xml:space="preserve">’s coverage was not as extensive as reported water consumption due to the lack of spatially explicit data for many states west of the Rocky </w:t>
      </w:r>
      <w:r w:rsidR="00916161">
        <w:rPr>
          <w:rFonts w:ascii="Times New Roman" w:hAnsi="Times New Roman" w:cs="Times New Roman"/>
          <w:sz w:val="24"/>
          <w:szCs w:val="24"/>
        </w:rPr>
        <w:lastRenderedPageBreak/>
        <w:t>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744E65EA" w14:textId="77777777" w:rsidR="001F619C" w:rsidRDefault="001F619C" w:rsidP="00D8716C">
      <w:pPr>
        <w:spacing w:after="0" w:line="480" w:lineRule="auto"/>
        <w:rPr>
          <w:rFonts w:ascii="Times New Roman" w:hAnsi="Times New Roman" w:cs="Times New Roman"/>
          <w:sz w:val="24"/>
          <w:szCs w:val="24"/>
        </w:rPr>
      </w:pPr>
    </w:p>
    <w:p w14:paraId="2B96DEB6" w14:textId="74E6D4D9" w:rsidR="001F619C" w:rsidRDefault="003F37C4"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proofErr w:type="gramStart"/>
      <w:r w:rsidR="008C0A71">
        <w:rPr>
          <w:rFonts w:ascii="Times New Roman" w:hAnsi="Times New Roman" w:cs="Times New Roman"/>
          <w:sz w:val="24"/>
          <w:szCs w:val="24"/>
        </w:rPr>
        <w:t xml:space="preserve">the  </w:t>
      </w:r>
      <w:r w:rsidR="005662BB">
        <w:rPr>
          <w:rFonts w:ascii="Times New Roman" w:hAnsi="Times New Roman" w:cs="Times New Roman"/>
          <w:sz w:val="24"/>
          <w:szCs w:val="24"/>
        </w:rPr>
        <w:t>model</w:t>
      </w:r>
      <w:proofErr w:type="gramEnd"/>
      <w:r w:rsidR="005662BB">
        <w:rPr>
          <w:rFonts w:ascii="Times New Roman" w:hAnsi="Times New Roman" w:cs="Times New Roman"/>
          <w:sz w:val="24"/>
          <w:szCs w:val="24"/>
        </w:rPr>
        <w:t xml:space="preserve">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E53D8E">
        <w:rPr>
          <w:rFonts w:ascii="Times New Roman" w:hAnsi="Times New Roman" w:cs="Times New Roman"/>
          <w:sz w:val="24"/>
          <w:szCs w:val="24"/>
        </w:rPr>
        <w:t xml:space="preserve"> (</w:t>
      </w:r>
      <w:proofErr w:type="spellStart"/>
      <w:r w:rsidR="00E53D8E">
        <w:rPr>
          <w:rFonts w:ascii="Times New Roman" w:hAnsi="Times New Roman" w:cs="Times New Roman"/>
          <w:sz w:val="24"/>
          <w:szCs w:val="24"/>
        </w:rPr>
        <w:t>Macknick</w:t>
      </w:r>
      <w:proofErr w:type="spellEnd"/>
      <w:r w:rsidR="00E53D8E">
        <w:rPr>
          <w:rFonts w:ascii="Times New Roman" w:hAnsi="Times New Roman" w:cs="Times New Roman"/>
          <w:sz w:val="24"/>
          <w:szCs w:val="24"/>
        </w:rPr>
        <w:t xml:space="preserve"> et al. 2011)</w:t>
      </w:r>
      <w:r w:rsidR="005A7362">
        <w:rPr>
          <w:rFonts w:ascii="Times New Roman" w:hAnsi="Times New Roman" w:cs="Times New Roman"/>
          <w:sz w:val="24"/>
          <w:szCs w:val="24"/>
        </w:rPr>
        <w:t>.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w:t>
      </w:r>
      <w:r w:rsidR="00FF4F73">
        <w:rPr>
          <w:rFonts w:ascii="Times New Roman" w:hAnsi="Times New Roman" w:cs="Times New Roman"/>
          <w:sz w:val="24"/>
          <w:szCs w:val="24"/>
        </w:rPr>
        <w:t>ocks</w:t>
      </w:r>
      <w:proofErr w:type="spellEnd"/>
      <w:r w:rsidR="00FF4F73">
        <w:rPr>
          <w:rFonts w:ascii="Times New Roman" w:hAnsi="Times New Roman" w:cs="Times New Roman"/>
          <w:sz w:val="24"/>
          <w:szCs w:val="24"/>
        </w:rPr>
        <w:t xml:space="preserve"> for biofuels in multiple U</w:t>
      </w:r>
      <w:r w:rsidR="005A7362">
        <w:rPr>
          <w:rFonts w:ascii="Times New Roman" w:hAnsi="Times New Roman" w:cs="Times New Roman"/>
          <w:sz w:val="24"/>
          <w:szCs w:val="24"/>
        </w:rPr>
        <w:t>S locations.</w:t>
      </w: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Allen, R.G., L.S. Pereira, D. </w:t>
      </w:r>
      <w:proofErr w:type="spellStart"/>
      <w:r w:rsidRPr="006059B7">
        <w:rPr>
          <w:rFonts w:ascii="Times New Roman" w:eastAsia="Calibri" w:hAnsi="Times New Roman" w:cs="Times New Roman"/>
        </w:rPr>
        <w:t>Raes</w:t>
      </w:r>
      <w:proofErr w:type="spellEnd"/>
      <w:r w:rsidRPr="006059B7">
        <w:rPr>
          <w:rFonts w:ascii="Times New Roman" w:eastAsia="Calibri" w:hAnsi="Times New Roman" w:cs="Times New Roman"/>
        </w:rPr>
        <w:t>, and M. Smith.</w:t>
      </w:r>
      <w:proofErr w:type="gramEnd"/>
      <w:r w:rsidRPr="006059B7">
        <w:rPr>
          <w:rFonts w:ascii="Times New Roman" w:eastAsia="Calibri" w:hAnsi="Times New Roman" w:cs="Times New Roman"/>
        </w:rPr>
        <w:t xml:space="preserve"> 1998. FAO Irrigation and Drainage Paper. Rome, Italy: FAO; 333 p.</w:t>
      </w:r>
    </w:p>
    <w:p w14:paraId="45D22D48"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lastRenderedPageBreak/>
        <w:t>Bates, G., C. Harper, and F. Allen.</w:t>
      </w:r>
      <w:proofErr w:type="gramEnd"/>
      <w:r w:rsidRPr="006059B7">
        <w:rPr>
          <w:rFonts w:ascii="Times New Roman" w:eastAsia="Calibri" w:hAnsi="Times New Roman" w:cs="Times New Roman"/>
        </w:rPr>
        <w:t xml:space="preserve"> 2011. Forage &amp; Field Crop Seeding Guide for Tennessee. Knoxville, TN: </w:t>
      </w:r>
      <w:proofErr w:type="spellStart"/>
      <w:r w:rsidRPr="006059B7">
        <w:rPr>
          <w:rFonts w:ascii="Times New Roman" w:eastAsia="Calibri" w:hAnsi="Times New Roman" w:cs="Times New Roman"/>
        </w:rPr>
        <w:t>Univeristy</w:t>
      </w:r>
      <w:proofErr w:type="spellEnd"/>
      <w:r w:rsidRPr="006059B7">
        <w:rPr>
          <w:rFonts w:ascii="Times New Roman" w:eastAsia="Calibri" w:hAnsi="Times New Roman" w:cs="Times New Roman"/>
        </w:rPr>
        <w:t xml:space="preserve">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 2002. </w:t>
      </w:r>
      <w:proofErr w:type="gramStart"/>
      <w:r w:rsidRPr="006059B7">
        <w:rPr>
          <w:rFonts w:ascii="Times New Roman" w:eastAsia="Calibri" w:hAnsi="Times New Roman" w:cs="Times New Roman"/>
        </w:rPr>
        <w:t>Bioenergy and water--the implications of large-scale bioenergy production for water use and supply.</w:t>
      </w:r>
      <w:proofErr w:type="gramEnd"/>
      <w:r w:rsidRPr="006059B7">
        <w:rPr>
          <w:rFonts w:ascii="Times New Roman" w:eastAsia="Calibri" w:hAnsi="Times New Roman" w:cs="Times New Roman"/>
        </w:rPr>
        <w:t xml:space="preserve">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b. Water demand for global bioenergy production: trends, risks and opportunities. Report commissioned by the German Advisory Council on Global Change (</w:t>
      </w:r>
      <w:proofErr w:type="spellStart"/>
      <w:r w:rsidRPr="006059B7">
        <w:rPr>
          <w:rFonts w:ascii="Times New Roman" w:eastAsia="Calibri" w:hAnsi="Times New Roman" w:cs="Times New Roman"/>
        </w:rPr>
        <w:t>Wissenschaftlicher</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p>
    <w:p w14:paraId="3E233E7B"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Buntin</w:t>
      </w:r>
      <w:proofErr w:type="spellEnd"/>
      <w:r w:rsidRPr="006059B7">
        <w:rPr>
          <w:rFonts w:ascii="Times New Roman" w:eastAsia="Calibri" w:hAnsi="Times New Roman" w:cs="Times New Roman"/>
        </w:rPr>
        <w:t xml:space="preserve">, G.D., and B.M. </w:t>
      </w:r>
      <w:proofErr w:type="spellStart"/>
      <w:r w:rsidRPr="006059B7">
        <w:rPr>
          <w:rFonts w:ascii="Times New Roman" w:eastAsia="Calibri" w:hAnsi="Times New Roman" w:cs="Times New Roman"/>
        </w:rPr>
        <w:t>Cunfer</w:t>
      </w:r>
      <w:proofErr w:type="spellEnd"/>
      <w:r w:rsidRPr="006059B7">
        <w:rPr>
          <w:rFonts w:ascii="Times New Roman" w:eastAsia="Calibri" w:hAnsi="Times New Roman" w:cs="Times New Roman"/>
        </w:rPr>
        <w:t>, editors.</w:t>
      </w:r>
      <w:proofErr w:type="gramEnd"/>
      <w:r w:rsidRPr="006059B7">
        <w:rPr>
          <w:rFonts w:ascii="Times New Roman" w:eastAsia="Calibri" w:hAnsi="Times New Roman" w:cs="Times New Roman"/>
        </w:rPr>
        <w:t xml:space="preserve">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Chakravorty</w:t>
      </w:r>
      <w:proofErr w:type="spellEnd"/>
      <w:r w:rsidRPr="006059B7">
        <w:rPr>
          <w:rFonts w:ascii="Times New Roman" w:eastAsia="Calibri" w:hAnsi="Times New Roman" w:cs="Times New Roman"/>
        </w:rPr>
        <w:t>, U., M-H.</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Hubert,</w:t>
      </w:r>
      <w:proofErr w:type="gramEnd"/>
      <w:r w:rsidRPr="006059B7">
        <w:rPr>
          <w:rFonts w:ascii="Times New Roman" w:eastAsia="Calibri" w:hAnsi="Times New Roman" w:cs="Times New Roman"/>
        </w:rPr>
        <w:t xml:space="preserve">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xml:space="preserve">. 2009. Fuel </w:t>
      </w:r>
      <w:proofErr w:type="gramStart"/>
      <w:r w:rsidRPr="006059B7">
        <w:rPr>
          <w:rFonts w:ascii="Times New Roman" w:eastAsia="Calibri" w:hAnsi="Times New Roman" w:cs="Times New Roman"/>
        </w:rPr>
        <w:t>Versus</w:t>
      </w:r>
      <w:proofErr w:type="gramEnd"/>
      <w:r w:rsidRPr="006059B7">
        <w:rPr>
          <w:rFonts w:ascii="Times New Roman" w:eastAsia="Calibri" w:hAnsi="Times New Roman" w:cs="Times New Roman"/>
        </w:rPr>
        <w:t xml:space="preserve">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and S. Suh.</w:t>
      </w:r>
      <w:proofErr w:type="gramEnd"/>
      <w:r w:rsidRPr="006059B7">
        <w:rPr>
          <w:rFonts w:ascii="Times New Roman" w:eastAsia="Calibri" w:hAnsi="Times New Roman" w:cs="Times New Roman"/>
        </w:rPr>
        <w:t xml:space="preserve">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p>
    <w:p w14:paraId="00B930D6"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Chiu, Y-W, and W. May.</w:t>
      </w:r>
      <w:proofErr w:type="gramEnd"/>
      <w:r w:rsidRPr="006059B7">
        <w:rPr>
          <w:rFonts w:ascii="Times New Roman" w:eastAsia="Calibri" w:hAnsi="Times New Roman" w:cs="Times New Roman"/>
        </w:rPr>
        <w:t xml:space="preserve">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w:t>
      </w:r>
      <w:proofErr w:type="gramStart"/>
      <w:r w:rsidRPr="006059B7">
        <w:rPr>
          <w:rFonts w:ascii="Times New Roman" w:eastAsia="Calibri" w:hAnsi="Times New Roman" w:cs="Times New Roman"/>
        </w:rPr>
        <w:t>Bioenergy.</w:t>
      </w:r>
      <w:proofErr w:type="gramEnd"/>
      <w:r w:rsidRPr="006059B7">
        <w:rPr>
          <w:rFonts w:ascii="Times New Roman" w:eastAsia="Calibri" w:hAnsi="Times New Roman" w:cs="Times New Roman"/>
        </w:rPr>
        <w:t xml:space="preserve">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xml:space="preserve">, editors. </w:t>
      </w:r>
      <w:proofErr w:type="gramStart"/>
      <w:r w:rsidRPr="006059B7">
        <w:rPr>
          <w:rFonts w:ascii="Times New Roman" w:eastAsia="Calibri" w:hAnsi="Times New Roman" w:cs="Times New Roman"/>
        </w:rPr>
        <w:t>IPCC Special Report on Renewable Energy Sources and Climate Change Mitigation.</w:t>
      </w:r>
      <w:proofErr w:type="gramEnd"/>
      <w:r w:rsidRPr="006059B7">
        <w:rPr>
          <w:rFonts w:ascii="Times New Roman" w:eastAsia="Calibri" w:hAnsi="Times New Roman" w:cs="Times New Roman"/>
        </w:rPr>
        <w:t xml:space="preserve">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14088D17"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Dominguez-</w:t>
      </w:r>
      <w:proofErr w:type="spellStart"/>
      <w:r w:rsidRPr="006059B7">
        <w:rPr>
          <w:rFonts w:ascii="Times New Roman" w:eastAsia="Calibri" w:hAnsi="Times New Roman" w:cs="Times New Roman"/>
        </w:rPr>
        <w:t>Faus</w:t>
      </w:r>
      <w:proofErr w:type="spellEnd"/>
      <w:r w:rsidRPr="006059B7">
        <w:rPr>
          <w:rFonts w:ascii="Times New Roman" w:eastAsia="Calibri" w:hAnsi="Times New Roman" w:cs="Times New Roman"/>
        </w:rPr>
        <w:t xml:space="preserve">,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w:t>
      </w:r>
      <w:proofErr w:type="gramEnd"/>
      <w:r w:rsidRPr="006059B7">
        <w:rPr>
          <w:rFonts w:ascii="Times New Roman" w:eastAsia="Calibri" w:hAnsi="Times New Roman" w:cs="Times New Roman"/>
        </w:rPr>
        <w:t xml:space="preserve">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Dornburg</w:t>
      </w:r>
      <w:proofErr w:type="spellEnd"/>
      <w:r w:rsidRPr="006059B7">
        <w:rPr>
          <w:rFonts w:ascii="Times New Roman" w:eastAsia="Calibri" w:hAnsi="Times New Roman" w:cs="Times New Roman"/>
        </w:rPr>
        <w:t xml:space="preserve">,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t>
      </w:r>
      <w:proofErr w:type="spellStart"/>
      <w:r w:rsidRPr="006059B7">
        <w:rPr>
          <w:rFonts w:ascii="Times New Roman" w:eastAsia="Calibri" w:hAnsi="Times New Roman" w:cs="Times New Roman"/>
        </w:rPr>
        <w:t>Wester</w:t>
      </w:r>
      <w:proofErr w:type="spellEnd"/>
      <w:r w:rsidRPr="006059B7">
        <w:rPr>
          <w:rFonts w:ascii="Times New Roman" w:eastAsia="Calibri" w:hAnsi="Times New Roman" w:cs="Times New Roman"/>
        </w:rPr>
        <w:t xml:space="preserve">.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Environmental Protection Agency (EPA).</w:t>
      </w:r>
      <w:proofErr w:type="gramEnd"/>
      <w:r w:rsidRPr="006059B7">
        <w:rPr>
          <w:rFonts w:ascii="Times New Roman" w:eastAsia="Calibri" w:hAnsi="Times New Roman" w:cs="Times New Roman"/>
        </w:rPr>
        <w:t xml:space="preserve"> 2010. Renewable Fuel Standard Program (RFS2) Regulatory Impact Analysis. </w:t>
      </w:r>
      <w:proofErr w:type="gramStart"/>
      <w:r w:rsidRPr="006059B7">
        <w:rPr>
          <w:rFonts w:ascii="Times New Roman" w:eastAsia="Calibri" w:hAnsi="Times New Roman" w:cs="Times New Roman"/>
        </w:rPr>
        <w:t>Washington DC, EPA.</w:t>
      </w:r>
      <w:proofErr w:type="gramEnd"/>
      <w:r w:rsidRPr="006059B7">
        <w:rPr>
          <w:rFonts w:ascii="Times New Roman" w:eastAsia="Calibri" w:hAnsi="Times New Roman" w:cs="Times New Roman"/>
        </w:rPr>
        <w:t xml:space="preserve">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European Commission.</w:t>
      </w:r>
      <w:proofErr w:type="gramEnd"/>
      <w:r w:rsidRPr="006059B7">
        <w:rPr>
          <w:rFonts w:ascii="Times New Roman" w:eastAsia="Calibri" w:hAnsi="Times New Roman" w:cs="Times New Roman"/>
        </w:rPr>
        <w:t xml:space="preserve">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M. Comparative hydrology—a new concept.</w:t>
      </w:r>
      <w:proofErr w:type="gramEnd"/>
      <w:r w:rsidRPr="006059B7">
        <w:rPr>
          <w:rFonts w:ascii="Times New Roman" w:eastAsia="Calibri" w:hAnsi="Times New Roman" w:cs="Times New Roman"/>
        </w:rPr>
        <w:t xml:space="preserve">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M., and T. Chapman, editors. Comparative Hydrology </w:t>
      </w:r>
      <w:proofErr w:type="gramStart"/>
      <w:r w:rsidRPr="006059B7">
        <w:rPr>
          <w:rFonts w:ascii="Times New Roman" w:eastAsia="Calibri" w:hAnsi="Times New Roman" w:cs="Times New Roman"/>
        </w:rPr>
        <w:t>An</w:t>
      </w:r>
      <w:proofErr w:type="gramEnd"/>
      <w:r w:rsidRPr="006059B7">
        <w:rPr>
          <w:rFonts w:ascii="Times New Roman" w:eastAsia="Calibri" w:hAnsi="Times New Roman" w:cs="Times New Roman"/>
        </w:rPr>
        <w:t xml:space="preserve">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Fingerman</w:t>
      </w:r>
      <w:proofErr w:type="spellEnd"/>
      <w:r w:rsidRPr="006059B7">
        <w:rPr>
          <w:rFonts w:ascii="Times New Roman" w:eastAsia="Calibri" w:hAnsi="Times New Roman" w:cs="Times New Roman"/>
        </w:rPr>
        <w:t xml:space="preserve">,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Food and Agricultural Organization (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a. C</w:t>
      </w:r>
      <w:r w:rsidR="008C47EE">
        <w:rPr>
          <w:rFonts w:ascii="Times New Roman" w:eastAsia="Calibri" w:hAnsi="Times New Roman" w:cs="Times New Roman"/>
        </w:rPr>
        <w:t>ROP</w:t>
      </w:r>
      <w:r w:rsidRPr="006059B7">
        <w:rPr>
          <w:rFonts w:ascii="Times New Roman" w:eastAsia="Calibri" w:hAnsi="Times New Roman" w:cs="Times New Roman"/>
        </w:rPr>
        <w:t>WAT Model version 8.</w:t>
      </w:r>
      <w:proofErr w:type="gramEnd"/>
      <w:r w:rsidRPr="006059B7">
        <w:rPr>
          <w:rFonts w:ascii="Times New Roman" w:eastAsia="Calibri" w:hAnsi="Times New Roman" w:cs="Times New Roman"/>
        </w:rPr>
        <w:t xml:space="preserve"> </w:t>
      </w:r>
    </w:p>
    <w:p w14:paraId="1C196314"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lastRenderedPageBreak/>
        <w:t>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b. CLIMWAT Model version 2.</w:t>
      </w:r>
      <w:proofErr w:type="gramEnd"/>
    </w:p>
    <w:p w14:paraId="14FAB9C7"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Ford, A. 1999.</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Modeling the environment: an introduction to system dynamics models of environmental systems.</w:t>
      </w:r>
      <w:proofErr w:type="gramEnd"/>
      <w:r w:rsidRPr="006059B7">
        <w:rPr>
          <w:rFonts w:ascii="Times New Roman" w:eastAsia="Calibri" w:hAnsi="Times New Roman" w:cs="Times New Roman"/>
        </w:rPr>
        <w:t xml:space="preserve">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Forrester, J.W. 2007.</w:t>
      </w:r>
      <w:proofErr w:type="gramEnd"/>
      <w:r w:rsidRPr="006059B7">
        <w:rPr>
          <w:rFonts w:ascii="Times New Roman" w:eastAsia="Calibri" w:hAnsi="Times New Roman" w:cs="Times New Roman"/>
        </w:rPr>
        <w:t xml:space="preserve"> System dynamics: the next fifty years. System Dynamics Review 23:359-70.</w:t>
      </w:r>
    </w:p>
    <w:p w14:paraId="67939DA7"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W., A.Y. Hoekstra, and van der Meer, T.H. 2009a.</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Proceedings of the National Academy of Sciences 106(25):10219-23.</w:t>
      </w:r>
    </w:p>
    <w:p w14:paraId="251407C8"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P.W., A.Y. Hoekstra, and T. van der Meer.</w:t>
      </w:r>
      <w:proofErr w:type="gramEnd"/>
      <w:r w:rsidRPr="006059B7">
        <w:rPr>
          <w:rFonts w:ascii="Times New Roman" w:eastAsia="Calibri" w:hAnsi="Times New Roman" w:cs="Times New Roman"/>
        </w:rPr>
        <w:t xml:space="preserve"> 2009b.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Ghaffarzadegan</w:t>
      </w:r>
      <w:proofErr w:type="spellEnd"/>
      <w:r w:rsidRPr="006059B7">
        <w:rPr>
          <w:rFonts w:ascii="Times New Roman" w:eastAsia="Calibri" w:hAnsi="Times New Roman" w:cs="Times New Roman"/>
        </w:rPr>
        <w:t xml:space="preserve">,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w:t>
      </w:r>
      <w:proofErr w:type="gramEnd"/>
      <w:r w:rsidRPr="006059B7">
        <w:rPr>
          <w:rFonts w:ascii="Times New Roman" w:eastAsia="Calibri" w:hAnsi="Times New Roman" w:cs="Times New Roman"/>
        </w:rPr>
        <w:t xml:space="preserve">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Gheewala</w:t>
      </w:r>
      <w:proofErr w:type="spellEnd"/>
      <w:r w:rsidRPr="006059B7">
        <w:rPr>
          <w:rFonts w:ascii="Times New Roman" w:eastAsia="Calibri" w:hAnsi="Times New Roman" w:cs="Times New Roman"/>
        </w:rPr>
        <w:t xml:space="preserve">, S.H.,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p>
    <w:p w14:paraId="6092ED0E"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Gleick</w:t>
      </w:r>
      <w:proofErr w:type="spellEnd"/>
      <w:r w:rsidRPr="006059B7">
        <w:rPr>
          <w:rFonts w:ascii="Times New Roman" w:eastAsia="Calibri" w:hAnsi="Times New Roman" w:cs="Times New Roman"/>
        </w:rPr>
        <w:t xml:space="preserve">, P.H. 1998. </w:t>
      </w:r>
      <w:proofErr w:type="gramStart"/>
      <w:r w:rsidRPr="006059B7">
        <w:rPr>
          <w:rFonts w:ascii="Times New Roman" w:eastAsia="Calibri" w:hAnsi="Times New Roman" w:cs="Times New Roman"/>
        </w:rPr>
        <w:t>The human right to water.</w:t>
      </w:r>
      <w:proofErr w:type="gramEnd"/>
      <w:r w:rsidRPr="006059B7">
        <w:rPr>
          <w:rFonts w:ascii="Times New Roman" w:eastAsia="Calibri" w:hAnsi="Times New Roman" w:cs="Times New Roman"/>
        </w:rPr>
        <w:t xml:space="preserve">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xml:space="preserve">,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09. Water Footprint Manual State of the Art 2009.</w:t>
      </w:r>
      <w:proofErr w:type="gram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Hoekstra, A.Y., P.W. </w:t>
      </w:r>
      <w:proofErr w:type="spell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and T.H. Van der Meer.</w:t>
      </w:r>
      <w:proofErr w:type="gramEnd"/>
      <w:r w:rsidRPr="006059B7">
        <w:rPr>
          <w:rFonts w:ascii="Times New Roman" w:eastAsia="Calibri" w:hAnsi="Times New Roman" w:cs="Times New Roman"/>
        </w:rPr>
        <w:t xml:space="preserve"> 2010. Climate change and </w:t>
      </w:r>
      <w:proofErr w:type="gramStart"/>
      <w:r w:rsidRPr="006059B7">
        <w:rPr>
          <w:rFonts w:ascii="Times New Roman" w:eastAsia="Calibri" w:hAnsi="Times New Roman" w:cs="Times New Roman"/>
        </w:rPr>
        <w:t>water :</w:t>
      </w:r>
      <w:proofErr w:type="gramEnd"/>
      <w:r w:rsidRPr="006059B7">
        <w:rPr>
          <w:rFonts w:ascii="Times New Roman" w:eastAsia="Calibri" w:hAnsi="Times New Roman" w:cs="Times New Roman"/>
        </w:rPr>
        <w:t xml:space="preserve">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lastRenderedPageBreak/>
        <w:t xml:space="preserve">Hoff, H.,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w:t>
      </w:r>
      <w:proofErr w:type="gramEnd"/>
      <w:r w:rsidRPr="006059B7">
        <w:rPr>
          <w:rFonts w:ascii="Times New Roman" w:eastAsia="Calibri" w:hAnsi="Times New Roman" w:cs="Times New Roman"/>
        </w:rPr>
        <w:t xml:space="preserve">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ISEE Systems.</w:t>
      </w:r>
      <w:proofErr w:type="gramEnd"/>
      <w:r w:rsidRPr="006059B7">
        <w:rPr>
          <w:rFonts w:ascii="Times New Roman" w:eastAsia="Calibri" w:hAnsi="Times New Roman" w:cs="Times New Roman"/>
        </w:rPr>
        <w:t xml:space="preserve">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King, C.W., and M.E. Webber.</w:t>
      </w:r>
      <w:proofErr w:type="gramEnd"/>
      <w:r w:rsidRPr="006059B7">
        <w:rPr>
          <w:rFonts w:ascii="Times New Roman" w:eastAsia="Calibri" w:hAnsi="Times New Roman" w:cs="Times New Roman"/>
        </w:rPr>
        <w:t xml:space="preserve">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King, C.W., M.E. Webber, and I.J. Duncan.</w:t>
      </w:r>
      <w:proofErr w:type="gramEnd"/>
      <w:r w:rsidRPr="006059B7">
        <w:rPr>
          <w:rFonts w:ascii="Times New Roman" w:eastAsia="Calibri" w:hAnsi="Times New Roman" w:cs="Times New Roman"/>
        </w:rPr>
        <w:t xml:space="preserve">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Kummu</w:t>
      </w:r>
      <w:proofErr w:type="spellEnd"/>
      <w:r w:rsidRPr="006059B7">
        <w:rPr>
          <w:rFonts w:ascii="Times New Roman" w:eastAsia="Calibri" w:hAnsi="Times New Roman" w:cs="Times New Roman"/>
        </w:rPr>
        <w:t xml:space="preserve">,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w:t>
      </w:r>
      <w:proofErr w:type="gramStart"/>
      <w:r w:rsidRPr="006059B7">
        <w:rPr>
          <w:rFonts w:ascii="Times New Roman" w:eastAsia="Calibri" w:hAnsi="Times New Roman" w:cs="Times New Roman"/>
        </w:rPr>
        <w:t>Is</w:t>
      </w:r>
      <w:proofErr w:type="gramEnd"/>
      <w:r w:rsidRPr="006059B7">
        <w:rPr>
          <w:rFonts w:ascii="Times New Roman" w:eastAsia="Calibri" w:hAnsi="Times New Roman" w:cs="Times New Roman"/>
        </w:rPr>
        <w:t xml:space="preserve"> physical water scarcity a new phenomenon? </w:t>
      </w:r>
      <w:proofErr w:type="gramStart"/>
      <w:r w:rsidRPr="006059B7">
        <w:rPr>
          <w:rFonts w:ascii="Times New Roman" w:eastAsia="Calibri" w:hAnsi="Times New Roman" w:cs="Times New Roman"/>
        </w:rPr>
        <w:t>Global assessment of water shortage over the last two millennia.</w:t>
      </w:r>
      <w:proofErr w:type="gramEnd"/>
      <w:r w:rsidRPr="006059B7">
        <w:rPr>
          <w:rFonts w:ascii="Times New Roman" w:eastAsia="Calibri" w:hAnsi="Times New Roman" w:cs="Times New Roman"/>
        </w:rPr>
        <w:t xml:space="preserve">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Macknick</w:t>
      </w:r>
      <w:proofErr w:type="spellEnd"/>
      <w:r w:rsidRPr="006059B7">
        <w:rPr>
          <w:rFonts w:ascii="Times New Roman" w:eastAsia="Calibri" w:hAnsi="Times New Roman" w:cs="Times New Roman"/>
        </w:rPr>
        <w:t xml:space="preserve">, J., R. </w:t>
      </w:r>
      <w:proofErr w:type="spellStart"/>
      <w:r w:rsidRPr="006059B7">
        <w:rPr>
          <w:rFonts w:ascii="Times New Roman" w:eastAsia="Calibri" w:hAnsi="Times New Roman" w:cs="Times New Roman"/>
        </w:rPr>
        <w:t>Newmark</w:t>
      </w:r>
      <w:proofErr w:type="spellEnd"/>
      <w:r w:rsidRPr="006059B7">
        <w:rPr>
          <w:rFonts w:ascii="Times New Roman" w:eastAsia="Calibri" w:hAnsi="Times New Roman" w:cs="Times New Roman"/>
        </w:rPr>
        <w:t xml:space="preserve">, G. Heath, and K. </w:t>
      </w:r>
      <w:proofErr w:type="spellStart"/>
      <w:r w:rsidRPr="006059B7">
        <w:rPr>
          <w:rFonts w:ascii="Times New Roman" w:eastAsia="Calibri" w:hAnsi="Times New Roman" w:cs="Times New Roman"/>
        </w:rPr>
        <w:t>Halle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Mishra, G.S., and S. </w:t>
      </w: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p>
    <w:p w14:paraId="21B86C68"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Mubako</w:t>
      </w:r>
      <w:proofErr w:type="spellEnd"/>
      <w:r w:rsidRPr="006059B7">
        <w:rPr>
          <w:rFonts w:ascii="Times New Roman" w:eastAsia="Calibri" w:hAnsi="Times New Roman" w:cs="Times New Roman"/>
        </w:rPr>
        <w:t xml:space="preserve">, S., and C. </w:t>
      </w:r>
      <w:proofErr w:type="spellStart"/>
      <w:r w:rsidRPr="006059B7">
        <w:rPr>
          <w:rFonts w:ascii="Times New Roman" w:eastAsia="Calibri" w:hAnsi="Times New Roman" w:cs="Times New Roman"/>
        </w:rPr>
        <w:t>Lan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lastRenderedPageBreak/>
        <w:t>National Drought Mitigation Center.</w:t>
      </w:r>
      <w:proofErr w:type="gramEnd"/>
      <w:r w:rsidRPr="006059B7">
        <w:rPr>
          <w:rFonts w:ascii="Times New Roman" w:eastAsia="Calibri" w:hAnsi="Times New Roman" w:cs="Times New Roman"/>
        </w:rPr>
        <w:t xml:space="preserve">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NAS.</w:t>
      </w:r>
      <w:proofErr w:type="gramEnd"/>
      <w:r w:rsidRPr="006059B7">
        <w:rPr>
          <w:rFonts w:ascii="Times New Roman" w:eastAsia="Calibri" w:hAnsi="Times New Roman" w:cs="Times New Roman"/>
        </w:rPr>
        <w:t xml:space="preserve"> 2008. Water Implications of Biofuels Production in the United States. Washington, DC: The National Academies Press, 88 p.</w:t>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NASS.</w:t>
      </w:r>
      <w:proofErr w:type="gramEnd"/>
      <w:r w:rsidRPr="006059B7">
        <w:rPr>
          <w:rFonts w:ascii="Times New Roman" w:eastAsia="Calibri" w:hAnsi="Times New Roman" w:cs="Times New Roman"/>
        </w:rPr>
        <w:t xml:space="preserve">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w:t>
      </w:r>
      <w:proofErr w:type="gramEnd"/>
      <w:r w:rsidRPr="006059B7">
        <w:rPr>
          <w:rFonts w:ascii="Times New Roman" w:eastAsia="Calibri" w:hAnsi="Times New Roman" w:cs="Times New Roman"/>
        </w:rPr>
        <w:t xml:space="preserve"> 2009. Consumptive Use Program + (CUP+) Model. </w:t>
      </w:r>
      <w:proofErr w:type="gramStart"/>
      <w:r w:rsidRPr="006059B7">
        <w:rPr>
          <w:rFonts w:ascii="Times New Roman" w:eastAsia="Calibri" w:hAnsi="Times New Roman" w:cs="Times New Roman"/>
        </w:rPr>
        <w:t>California Department of Water Resources.</w:t>
      </w:r>
      <w:proofErr w:type="gramEnd"/>
    </w:p>
    <w:p w14:paraId="28EF5888"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Schimel</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Pfister</w:t>
      </w:r>
      <w:proofErr w:type="spellEnd"/>
      <w:r w:rsidRPr="006059B7">
        <w:rPr>
          <w:rFonts w:ascii="Times New Roman" w:eastAsia="Calibri" w:hAnsi="Times New Roman" w:cs="Times New Roman"/>
        </w:rPr>
        <w:t xml:space="preserve">,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Assessing the Environmental Impacts of Freshwater Consumption in LCA. Environmental Science &amp; </w:t>
      </w:r>
      <w:proofErr w:type="gramStart"/>
      <w:r w:rsidRPr="006059B7">
        <w:rPr>
          <w:rFonts w:ascii="Times New Roman" w:eastAsia="Calibri" w:hAnsi="Times New Roman" w:cs="Times New Roman"/>
        </w:rPr>
        <w:t>Technology  43</w:t>
      </w:r>
      <w:proofErr w:type="gramEnd"/>
      <w:r w:rsidRPr="006059B7">
        <w:rPr>
          <w:rFonts w:ascii="Times New Roman" w:eastAsia="Calibri" w:hAnsi="Times New Roman" w:cs="Times New Roman"/>
        </w:rPr>
        <w:t>(11):4098-104.</w:t>
      </w:r>
    </w:p>
    <w:p w14:paraId="63E0344A"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G.C. Daily, and P.R. Ehrlich.</w:t>
      </w:r>
      <w:proofErr w:type="gramEnd"/>
      <w:r w:rsidRPr="006059B7">
        <w:rPr>
          <w:rFonts w:ascii="Times New Roman" w:eastAsia="Calibri" w:hAnsi="Times New Roman" w:cs="Times New Roman"/>
        </w:rPr>
        <w:t xml:space="preserve">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xml:space="preserve">, S.L. 2000. </w:t>
      </w:r>
      <w:proofErr w:type="gramStart"/>
      <w:r w:rsidRPr="006059B7">
        <w:rPr>
          <w:rFonts w:ascii="Times New Roman" w:eastAsia="Calibri" w:hAnsi="Times New Roman" w:cs="Times New Roman"/>
        </w:rPr>
        <w:t>Entering an Era of Water Scarcity: The Challenges Ahead.</w:t>
      </w:r>
      <w:proofErr w:type="gramEnd"/>
      <w:r w:rsidRPr="006059B7">
        <w:rPr>
          <w:rFonts w:ascii="Times New Roman" w:eastAsia="Calibri" w:hAnsi="Times New Roman" w:cs="Times New Roman"/>
        </w:rPr>
        <w:t xml:space="preserve">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xml:space="preserve">, J.,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H. Hoff, S. </w:t>
      </w: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lastRenderedPageBreak/>
        <w:t>Rost</w:t>
      </w:r>
      <w:proofErr w:type="spellEnd"/>
      <w:r w:rsidRPr="006059B7">
        <w:rPr>
          <w:rFonts w:ascii="Times New Roman" w:eastAsia="Calibri" w:hAnsi="Times New Roman" w:cs="Times New Roman"/>
        </w:rPr>
        <w:t xml:space="preserve">,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xml:space="preserve">,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w:t>
      </w:r>
      <w:r w:rsidR="00B934EA" w:rsidRPr="006059B7">
        <w:rPr>
          <w:rFonts w:ascii="Times New Roman" w:eastAsia="Calibri" w:hAnsi="Times New Roman" w:cs="Times New Roman"/>
        </w:rPr>
        <w:t>ö</w:t>
      </w:r>
      <w:r w:rsidRPr="006059B7">
        <w:rPr>
          <w:rFonts w:ascii="Times New Roman" w:eastAsia="Calibri" w:hAnsi="Times New Roman" w:cs="Times New Roman"/>
        </w:rPr>
        <w:t>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Soil Survey Staff (of Natural Resources Conservation Service).</w:t>
      </w:r>
      <w:proofErr w:type="gramEnd"/>
      <w:r w:rsidRPr="006059B7">
        <w:rPr>
          <w:rFonts w:ascii="Times New Roman" w:eastAsia="Calibri" w:hAnsi="Times New Roman" w:cs="Times New Roman"/>
        </w:rPr>
        <w:t xml:space="preserv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69BDB9B"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Soil Survey Staff.</w:t>
      </w:r>
      <w:proofErr w:type="gramEnd"/>
      <w:r w:rsidRPr="006059B7">
        <w:rPr>
          <w:rFonts w:ascii="Times New Roman" w:eastAsia="Calibri" w:hAnsi="Times New Roman" w:cs="Times New Roman"/>
        </w:rPr>
        <w:t xml:space="preserve"> 2013b. Web Soil Survey SSURGOV2.1 MD 2.2.5. </w:t>
      </w:r>
      <w:proofErr w:type="gramStart"/>
      <w:r w:rsidRPr="006059B7">
        <w:rPr>
          <w:rFonts w:ascii="Times New Roman" w:eastAsia="Calibri" w:hAnsi="Times New Roman" w:cs="Times New Roman"/>
        </w:rPr>
        <w:t xml:space="preserve">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74447969" w14:textId="77777777" w:rsidR="006059B7" w:rsidRPr="006059B7" w:rsidRDefault="006059B7" w:rsidP="00D8716C">
      <w:pPr>
        <w:spacing w:line="480" w:lineRule="auto"/>
        <w:rPr>
          <w:rFonts w:ascii="Times New Roman" w:eastAsia="Calibri" w:hAnsi="Times New Roman" w:cs="Times New Roman"/>
        </w:rPr>
      </w:pPr>
      <w:proofErr w:type="spellStart"/>
      <w:proofErr w:type="gramStart"/>
      <w:r w:rsidRPr="006059B7">
        <w:rPr>
          <w:rFonts w:ascii="Times New Roman" w:eastAsia="Calibri" w:hAnsi="Times New Roman" w:cs="Times New Roman"/>
        </w:rPr>
        <w:t>Strzepek</w:t>
      </w:r>
      <w:proofErr w:type="spellEnd"/>
      <w:r w:rsidRPr="006059B7">
        <w:rPr>
          <w:rFonts w:ascii="Times New Roman" w:eastAsia="Calibri" w:hAnsi="Times New Roman" w:cs="Times New Roman"/>
        </w:rPr>
        <w:t xml:space="preserve">,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w:t>
      </w:r>
      <w:proofErr w:type="gramEnd"/>
      <w:r w:rsidRPr="006059B7">
        <w:rPr>
          <w:rFonts w:ascii="Times New Roman" w:eastAsia="Calibri" w:hAnsi="Times New Roman" w:cs="Times New Roman"/>
        </w:rPr>
        <w:t xml:space="preserve">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United Nations Educational, Scientific, and Cultural Organization (UNESCO).</w:t>
      </w:r>
      <w:proofErr w:type="gramEnd"/>
      <w:r w:rsidRPr="006059B7">
        <w:rPr>
          <w:rFonts w:ascii="Times New Roman" w:eastAsia="Calibri" w:hAnsi="Times New Roman" w:cs="Times New Roman"/>
        </w:rPr>
        <w:t xml:space="preserve">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p>
    <w:p w14:paraId="54514EAF"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USDA.</w:t>
      </w:r>
      <w:proofErr w:type="gramEnd"/>
      <w:r w:rsidRPr="006059B7">
        <w:rPr>
          <w:rFonts w:ascii="Times New Roman" w:eastAsia="Calibri" w:hAnsi="Times New Roman" w:cs="Times New Roman"/>
        </w:rPr>
        <w:t xml:space="preserve"> 1995. Water Erosion Prediction Project (WEPP). West Lafayette, IN. </w:t>
      </w:r>
    </w:p>
    <w:p w14:paraId="4E447A46"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10. Consumptive Water Use in Bioethanol and Petroleum Gasoline Pathways. </w:t>
      </w:r>
      <w:proofErr w:type="gramStart"/>
      <w:r w:rsidRPr="006059B7">
        <w:rPr>
          <w:rFonts w:ascii="Times New Roman" w:eastAsia="Calibri" w:hAnsi="Times New Roman" w:cs="Times New Roman"/>
        </w:rPr>
        <w:t>Transportation Research Board 89th Annual Meeting, Washington, DC.</w:t>
      </w:r>
      <w:proofErr w:type="gramEnd"/>
    </w:p>
    <w:p w14:paraId="72CA1CCB" w14:textId="77777777" w:rsidR="006059B7" w:rsidRPr="006059B7" w:rsidRDefault="006059B7" w:rsidP="00D8716C">
      <w:pPr>
        <w:spacing w:line="480" w:lineRule="auto"/>
        <w:rPr>
          <w:rFonts w:ascii="Times New Roman" w:eastAsia="Calibri" w:hAnsi="Times New Roman" w:cs="Times New Roman"/>
        </w:rPr>
      </w:pPr>
      <w:proofErr w:type="gramStart"/>
      <w:r w:rsidRPr="006059B7">
        <w:rPr>
          <w:rFonts w:ascii="Times New Roman" w:eastAsia="Calibri" w:hAnsi="Times New Roman" w:cs="Times New Roman"/>
        </w:rPr>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 xml:space="preserve">, S.,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Elia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Suh,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06F74C85"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proofErr w:type="gramEnd"/>
      <w:r>
        <w:rPr>
          <w:rFonts w:ascii="Times New Roman" w:hAnsi="Times New Roman" w:cs="Times New Roman"/>
          <w:sz w:val="24"/>
          <w:szCs w:val="24"/>
        </w:rPr>
        <w:t xml:space="preserve"> </w:t>
      </w:r>
    </w:p>
    <w:p w14:paraId="583F4AC1"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data processing, and management diagram. </w:t>
      </w:r>
    </w:p>
    <w:p w14:paraId="0F23B00C" w14:textId="77777777" w:rsidR="005C07FE" w:rsidRDefault="005C07FE" w:rsidP="00D8716C">
      <w:pPr>
        <w:keepNext/>
        <w:keepLines/>
        <w:spacing w:after="0" w:line="480" w:lineRule="auto"/>
        <w:rPr>
          <w:rFonts w:ascii="Times New Roman" w:hAnsi="Times New Roman" w:cs="Times New Roman"/>
          <w:sz w:val="24"/>
          <w:szCs w:val="24"/>
        </w:rPr>
      </w:pPr>
    </w:p>
    <w:p w14:paraId="67257F58"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77777777" w:rsidR="005C07FE" w:rsidRDefault="005C07FE" w:rsidP="00D8716C">
      <w:pPr>
        <w:spacing w:after="0" w:line="480" w:lineRule="auto"/>
        <w:rPr>
          <w:rFonts w:ascii="Times New Roman" w:hAnsi="Times New Roman" w:cs="Times New Roman"/>
          <w:sz w:val="24"/>
          <w:szCs w:val="24"/>
        </w:rPr>
      </w:pPr>
    </w:p>
    <w:p w14:paraId="3F63F944" w14:textId="77777777" w:rsidR="005C07FE" w:rsidRDefault="005C07FE" w:rsidP="00D8716C">
      <w:pPr>
        <w:spacing w:after="0" w:line="480" w:lineRule="auto"/>
        <w:rPr>
          <w:rFonts w:ascii="Times New Roman" w:hAnsi="Times New Roman" w:cs="Times New Roman"/>
          <w:sz w:val="24"/>
          <w:szCs w:val="24"/>
        </w:rPr>
      </w:pPr>
    </w:p>
    <w:p w14:paraId="795E74C0" w14:textId="77777777" w:rsidR="005C07FE" w:rsidRDefault="005C07FE" w:rsidP="00D8716C">
      <w:pPr>
        <w:spacing w:after="0" w:line="480" w:lineRule="auto"/>
        <w:rPr>
          <w:rFonts w:ascii="Times New Roman" w:hAnsi="Times New Roman" w:cs="Times New Roman"/>
          <w:sz w:val="24"/>
          <w:szCs w:val="24"/>
        </w:rPr>
      </w:pPr>
    </w:p>
    <w:p w14:paraId="37B1DBCB"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Pr>
          <w:rFonts w:ascii="Times New Roman" w:hAnsi="Times New Roman" w:cs="Times New Roman"/>
          <w:sz w:val="24"/>
          <w:szCs w:val="24"/>
        </w:rPr>
        <w:t xml:space="preserve"> </w:t>
      </w:r>
    </w:p>
    <w:p w14:paraId="3D49BFC1"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joining and overlay.</w:t>
      </w:r>
      <w:proofErr w:type="gramEnd"/>
      <w:r>
        <w:rPr>
          <w:rFonts w:ascii="Times New Roman" w:hAnsi="Times New Roman" w:cs="Times New Roman"/>
          <w:sz w:val="24"/>
          <w:szCs w:val="24"/>
        </w:rPr>
        <w:t xml:space="preserve"> A. NASS (2010); B. Soil Survey Staff (2013a); C. Soil Survey Staff (2013b)</w:t>
      </w:r>
    </w:p>
    <w:p w14:paraId="514E341E" w14:textId="77777777" w:rsidR="005C07FE" w:rsidRDefault="005C07FE" w:rsidP="00D8716C">
      <w:pPr>
        <w:keepNext/>
        <w:keepLines/>
        <w:spacing w:after="0" w:line="480" w:lineRule="auto"/>
        <w:rPr>
          <w:rFonts w:ascii="Times New Roman" w:hAnsi="Times New Roman" w:cs="Times New Roman"/>
          <w:sz w:val="24"/>
          <w:szCs w:val="24"/>
        </w:rPr>
      </w:pPr>
    </w:p>
    <w:p w14:paraId="4032370B"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623D0F" wp14:editId="69CD33C0">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p>
    <w:p w14:paraId="61767A29" w14:textId="77777777" w:rsidR="005C07FE" w:rsidRDefault="005C07FE" w:rsidP="00D8716C">
      <w:pPr>
        <w:spacing w:after="0" w:line="480" w:lineRule="auto"/>
        <w:rPr>
          <w:rFonts w:ascii="Times New Roman" w:hAnsi="Times New Roman" w:cs="Times New Roman"/>
          <w:sz w:val="24"/>
          <w:szCs w:val="24"/>
        </w:rPr>
      </w:pPr>
    </w:p>
    <w:p w14:paraId="19395695" w14:textId="77777777" w:rsidR="005C07FE" w:rsidRDefault="005C07FE" w:rsidP="00D8716C">
      <w:pPr>
        <w:spacing w:after="0" w:line="480" w:lineRule="auto"/>
        <w:rPr>
          <w:rFonts w:ascii="Times New Roman" w:hAnsi="Times New Roman" w:cs="Times New Roman"/>
          <w:sz w:val="24"/>
          <w:szCs w:val="24"/>
        </w:rPr>
      </w:pPr>
    </w:p>
    <w:p w14:paraId="47BB43E2"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3.</w:t>
      </w:r>
      <w:proofErr w:type="gramEnd"/>
      <w:r>
        <w:rPr>
          <w:rFonts w:ascii="Times New Roman" w:hAnsi="Times New Roman" w:cs="Times New Roman"/>
          <w:sz w:val="24"/>
          <w:szCs w:val="24"/>
        </w:rPr>
        <w:t xml:space="preserve"> </w:t>
      </w:r>
    </w:p>
    <w:p w14:paraId="7627FFF4" w14:textId="77777777" w:rsidR="005C07FE" w:rsidRDefault="005C07FE" w:rsidP="00D8716C">
      <w:pPr>
        <w:keepNext/>
        <w:keepLines/>
        <w:spacing w:after="0"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1359B">
        <w:rPr>
          <w:rFonts w:ascii="Times New Roman" w:hAnsi="Times New Roman" w:cs="Times New Roman"/>
          <w:sz w:val="24"/>
          <w:szCs w:val="24"/>
          <w:vertAlign w:val="subscript"/>
        </w:rPr>
        <w:t>2</w:t>
      </w:r>
      <w:r>
        <w:rPr>
          <w:rFonts w:ascii="Times New Roman" w:hAnsi="Times New Roman" w:cs="Times New Roman"/>
          <w:sz w:val="24"/>
          <w:szCs w:val="24"/>
        </w:rPr>
        <w:t>O distribution of station density by state.</w:t>
      </w:r>
      <w:proofErr w:type="gramEnd"/>
      <w:r>
        <w:rPr>
          <w:rFonts w:ascii="Times New Roman" w:hAnsi="Times New Roman" w:cs="Times New Roman"/>
          <w:sz w:val="24"/>
          <w:szCs w:val="24"/>
        </w:rPr>
        <w:t xml:space="preserve">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50</w:t>
      </w:r>
      <w:r w:rsidRPr="00D1359B">
        <w:rPr>
          <w:rFonts w:ascii="Times New Roman" w:hAnsi="Times New Roman" w:cs="Times New Roman"/>
          <w:sz w:val="24"/>
          <w:szCs w:val="24"/>
          <w:vertAlign w:val="superscript"/>
        </w:rPr>
        <w:t>th</w:t>
      </w:r>
      <w:r>
        <w:rPr>
          <w:rFonts w:ascii="Times New Roman" w:hAnsi="Times New Roman" w:cs="Times New Roman"/>
          <w:sz w:val="24"/>
          <w:szCs w:val="24"/>
        </w:rPr>
        <w:t>, 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are shown. </w:t>
      </w:r>
    </w:p>
    <w:p w14:paraId="77931F16" w14:textId="77777777" w:rsidR="005C07FE" w:rsidRDefault="005C07FE" w:rsidP="00D8716C">
      <w:pPr>
        <w:keepNext/>
        <w:keepLines/>
        <w:spacing w:after="0" w:line="480" w:lineRule="auto"/>
        <w:rPr>
          <w:rFonts w:ascii="Times New Roman" w:hAnsi="Times New Roman" w:cs="Times New Roman"/>
          <w:sz w:val="24"/>
          <w:szCs w:val="24"/>
        </w:rPr>
      </w:pPr>
    </w:p>
    <w:p w14:paraId="621C7AF6"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473BA6" wp14:editId="47C7FC30">
            <wp:extent cx="2962275" cy="4191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4.tif"/>
                    <pic:cNvPicPr/>
                  </pic:nvPicPr>
                  <pic:blipFill>
                    <a:blip r:embed="rId14">
                      <a:extLst>
                        <a:ext uri="{28A0092B-C50C-407E-A947-70E740481C1C}">
                          <a14:useLocalDpi xmlns:a14="http://schemas.microsoft.com/office/drawing/2010/main" val="0"/>
                        </a:ext>
                      </a:extLst>
                    </a:blip>
                    <a:stretch>
                      <a:fillRect/>
                    </a:stretch>
                  </pic:blipFill>
                  <pic:spPr>
                    <a:xfrm>
                      <a:off x="0" y="0"/>
                      <a:ext cx="2962275" cy="4191000"/>
                    </a:xfrm>
                    <a:prstGeom prst="rect">
                      <a:avLst/>
                    </a:prstGeom>
                  </pic:spPr>
                </pic:pic>
              </a:graphicData>
            </a:graphic>
          </wp:inline>
        </w:drawing>
      </w:r>
    </w:p>
    <w:p w14:paraId="79A625D3" w14:textId="77777777" w:rsidR="005C07FE" w:rsidRDefault="005C07FE" w:rsidP="00D8716C">
      <w:pPr>
        <w:spacing w:after="0" w:line="480" w:lineRule="auto"/>
        <w:rPr>
          <w:rFonts w:ascii="Times New Roman" w:hAnsi="Times New Roman" w:cs="Times New Roman"/>
          <w:sz w:val="24"/>
          <w:szCs w:val="24"/>
        </w:rPr>
      </w:pPr>
    </w:p>
    <w:p w14:paraId="76061685" w14:textId="77777777" w:rsidR="005C07FE" w:rsidRDefault="005C07FE" w:rsidP="00D8716C">
      <w:pPr>
        <w:spacing w:after="0" w:line="480" w:lineRule="auto"/>
        <w:rPr>
          <w:rFonts w:ascii="Times New Roman" w:hAnsi="Times New Roman" w:cs="Times New Roman"/>
          <w:sz w:val="24"/>
          <w:szCs w:val="24"/>
        </w:rPr>
      </w:pPr>
    </w:p>
    <w:p w14:paraId="629AEAB8"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proofErr w:type="gramEnd"/>
      <w:r>
        <w:rPr>
          <w:rFonts w:ascii="Times New Roman" w:hAnsi="Times New Roman" w:cs="Times New Roman"/>
          <w:sz w:val="24"/>
          <w:szCs w:val="24"/>
        </w:rPr>
        <w:t xml:space="preserve"> </w:t>
      </w:r>
    </w:p>
    <w:p w14:paraId="6C2B7F2A"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SD model overview diagram.</w:t>
      </w:r>
      <w:proofErr w:type="gramEnd"/>
    </w:p>
    <w:p w14:paraId="5BBA64CB" w14:textId="77777777" w:rsidR="005C07FE" w:rsidRDefault="005C07FE" w:rsidP="00D8716C">
      <w:pPr>
        <w:keepNext/>
        <w:keepLines/>
        <w:spacing w:after="0" w:line="480" w:lineRule="auto"/>
        <w:rPr>
          <w:rFonts w:ascii="Times New Roman" w:hAnsi="Times New Roman" w:cs="Times New Roman"/>
          <w:sz w:val="24"/>
          <w:szCs w:val="24"/>
        </w:rPr>
      </w:pPr>
    </w:p>
    <w:p w14:paraId="18B9A73A"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228FB5" wp14:editId="6EF00BE9">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255109A1" w14:textId="77777777" w:rsidR="005C07FE" w:rsidRPr="001419EC" w:rsidRDefault="005C07FE" w:rsidP="00D8716C">
      <w:pPr>
        <w:spacing w:after="0" w:line="480" w:lineRule="auto"/>
        <w:rPr>
          <w:rFonts w:ascii="Times New Roman" w:hAnsi="Times New Roman" w:cs="Times New Roman"/>
          <w:sz w:val="24"/>
          <w:szCs w:val="24"/>
        </w:rPr>
      </w:pPr>
    </w:p>
    <w:p w14:paraId="30EB29C0"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5.</w:t>
      </w:r>
      <w:proofErr w:type="gramEnd"/>
      <w:r>
        <w:rPr>
          <w:rFonts w:ascii="Times New Roman" w:hAnsi="Times New Roman" w:cs="Times New Roman"/>
          <w:sz w:val="24"/>
          <w:szCs w:val="24"/>
        </w:rPr>
        <w:t xml:space="preserve"> </w:t>
      </w:r>
    </w:p>
    <w:p w14:paraId="48AD706F"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athways of agricultural feedstock to energy, food, feed, and fiber uses.</w:t>
      </w:r>
      <w:proofErr w:type="gramEnd"/>
    </w:p>
    <w:p w14:paraId="40BF2951"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05DED6" wp14:editId="1E426E84">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00A0DDD9" w14:textId="77777777" w:rsidR="005C07FE" w:rsidRDefault="005C07FE" w:rsidP="00D8716C">
      <w:pPr>
        <w:keepNext/>
        <w:keepLines/>
        <w:spacing w:after="0" w:line="480" w:lineRule="auto"/>
        <w:rPr>
          <w:rFonts w:ascii="Times New Roman" w:hAnsi="Times New Roman" w:cs="Times New Roman"/>
          <w:sz w:val="24"/>
          <w:szCs w:val="24"/>
        </w:rPr>
      </w:pPr>
    </w:p>
    <w:p w14:paraId="366B8402" w14:textId="77777777" w:rsidR="005C07FE" w:rsidRDefault="005C07FE" w:rsidP="00D8716C">
      <w:pPr>
        <w:spacing w:after="0" w:line="480" w:lineRule="auto"/>
        <w:rPr>
          <w:rFonts w:ascii="Times New Roman" w:hAnsi="Times New Roman" w:cs="Times New Roman"/>
          <w:sz w:val="24"/>
          <w:szCs w:val="24"/>
        </w:rPr>
      </w:pPr>
    </w:p>
    <w:p w14:paraId="55B400B7" w14:textId="77777777" w:rsidR="005C07FE" w:rsidRDefault="005C07FE" w:rsidP="00D8716C">
      <w:pPr>
        <w:keepNext/>
        <w:keepLines/>
        <w:spacing w:after="0" w:line="480" w:lineRule="auto"/>
        <w:rPr>
          <w:rFonts w:ascii="Times New Roman" w:hAnsi="Times New Roman" w:cs="Times New Roman"/>
          <w:sz w:val="24"/>
          <w:szCs w:val="24"/>
        </w:rPr>
      </w:pPr>
    </w:p>
    <w:p w14:paraId="758C566D" w14:textId="77777777" w:rsidR="005C07FE" w:rsidRPr="001419EC" w:rsidRDefault="005C07FE" w:rsidP="00D8716C">
      <w:pPr>
        <w:keepNext/>
        <w:keepLines/>
        <w:spacing w:after="0" w:line="480" w:lineRule="auto"/>
        <w:rPr>
          <w:rFonts w:ascii="Times New Roman" w:hAnsi="Times New Roman" w:cs="Times New Roman"/>
          <w:sz w:val="24"/>
          <w:szCs w:val="24"/>
        </w:rPr>
      </w:pPr>
      <w:proofErr w:type="gramStart"/>
      <w:r w:rsidRPr="001419EC">
        <w:rPr>
          <w:rFonts w:ascii="Times New Roman" w:hAnsi="Times New Roman" w:cs="Times New Roman"/>
          <w:sz w:val="24"/>
          <w:szCs w:val="24"/>
        </w:rPr>
        <w:t>Figure 6.</w:t>
      </w:r>
      <w:proofErr w:type="gramEnd"/>
    </w:p>
    <w:p w14:paraId="23DC8DA8" w14:textId="77777777" w:rsidR="005C07FE" w:rsidRDefault="005C07FE" w:rsidP="00D8716C">
      <w:pPr>
        <w:keepNext/>
        <w:keepLines/>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23DF1">
        <w:rPr>
          <w:rFonts w:ascii="Times New Roman" w:hAnsi="Times New Roman" w:cs="Times New Roman"/>
          <w:sz w:val="24"/>
          <w:szCs w:val="24"/>
          <w:vertAlign w:val="subscript"/>
        </w:rPr>
        <w:t>2</w:t>
      </w:r>
      <w:r>
        <w:rPr>
          <w:rFonts w:ascii="Times New Roman" w:hAnsi="Times New Roman" w:cs="Times New Roman"/>
          <w:sz w:val="24"/>
          <w:szCs w:val="24"/>
        </w:rPr>
        <w:t xml:space="preserve">O corn grain and soybean station coverage for green and blue water consumption. </w:t>
      </w:r>
    </w:p>
    <w:p w14:paraId="5F333BD3" w14:textId="77777777" w:rsidR="005C07FE" w:rsidRPr="001419EC" w:rsidRDefault="005C07FE" w:rsidP="00D8716C">
      <w:pPr>
        <w:keepNext/>
        <w:keepLines/>
        <w:spacing w:after="0" w:line="48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4B8AE6AB" w14:textId="77777777" w:rsidR="005C07FE" w:rsidRPr="001419EC" w:rsidRDefault="005C07FE" w:rsidP="00D8716C">
      <w:pPr>
        <w:keepNext/>
        <w:keepLines/>
        <w:spacing w:after="0" w:line="480" w:lineRule="auto"/>
        <w:rPr>
          <w:rFonts w:ascii="Times New Roman" w:hAnsi="Times New Roman" w:cs="Times New Roman"/>
          <w:sz w:val="24"/>
          <w:szCs w:val="24"/>
        </w:rPr>
      </w:pPr>
    </w:p>
    <w:p w14:paraId="2ABFFFDF" w14:textId="77777777" w:rsidR="005C07FE" w:rsidRPr="001419EC"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77777777" w:rsidR="005C07FE" w:rsidRDefault="005C07FE" w:rsidP="00D8716C">
      <w:pPr>
        <w:spacing w:after="0" w:line="480" w:lineRule="auto"/>
        <w:rPr>
          <w:rFonts w:ascii="Times New Roman" w:hAnsi="Times New Roman" w:cs="Times New Roman"/>
          <w:sz w:val="24"/>
          <w:szCs w:val="24"/>
        </w:rPr>
      </w:pPr>
    </w:p>
    <w:p w14:paraId="6550BED4" w14:textId="77777777" w:rsidR="005C07FE" w:rsidRDefault="005C07FE" w:rsidP="00D8716C">
      <w:pPr>
        <w:keepNext/>
        <w:keepLine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7.</w:t>
      </w:r>
      <w:proofErr w:type="gramEnd"/>
    </w:p>
    <w:p w14:paraId="65B5BD81" w14:textId="77777777" w:rsidR="005C07FE" w:rsidRDefault="005C07FE" w:rsidP="00D8716C">
      <w:pPr>
        <w:keepNext/>
        <w:keepLines/>
        <w:spacing w:line="480" w:lineRule="auto"/>
        <w:jc w:val="center"/>
        <w:rPr>
          <w:rFonts w:ascii="Times New Roman" w:hAnsi="Times New Roman" w:cs="Times New Roman"/>
          <w:sz w:val="24"/>
          <w:szCs w:val="24"/>
        </w:rPr>
      </w:pPr>
      <w:proofErr w:type="gramStart"/>
      <w:r>
        <w:rPr>
          <w:rFonts w:ascii="Times New Roman" w:hAnsi="Times New Roman" w:cs="Times New Roman"/>
          <w:sz w:val="24"/>
          <w:szCs w:val="24"/>
        </w:rPr>
        <w:t>Corn grain (frame A) and soybean (frame B) green water consumption by state.</w:t>
      </w:r>
      <w:proofErr w:type="gramEnd"/>
    </w:p>
    <w:p w14:paraId="0833ECB0" w14:textId="77777777" w:rsidR="005C07FE" w:rsidRPr="005C07FE" w:rsidRDefault="005C07FE" w:rsidP="00D8716C">
      <w:pPr>
        <w:keepNext/>
        <w:keepLines/>
        <w:spacing w:line="480" w:lineRule="auto"/>
        <w:jc w:val="center"/>
        <w:rPr>
          <w:rFonts w:ascii="Times New Roman" w:hAnsi="Times New Roman" w:cs="Times New Roman"/>
          <w:sz w:val="20"/>
          <w:szCs w:val="20"/>
        </w:rPr>
      </w:pPr>
      <w:r w:rsidRPr="005C07FE">
        <w:rPr>
          <w:rFonts w:ascii="Times New Roman" w:hAnsi="Times New Roman" w:cs="Times New Roman"/>
          <w:sz w:val="20"/>
          <w:szCs w:val="20"/>
        </w:rPr>
        <w:t>Green dots represent stations in the NREL data and county average in the ANL data. Box and whiskers represent the average value along with the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5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7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and 9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xml:space="preserve"> percentiles.</w:t>
      </w:r>
    </w:p>
    <w:p w14:paraId="4B0BC1DA" w14:textId="77777777"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182DCB0" wp14:editId="74594385">
            <wp:extent cx="5943600" cy="39192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p>
    <w:p w14:paraId="1D189E97" w14:textId="77777777" w:rsidR="005C07FE" w:rsidRDefault="005C07FE" w:rsidP="00D8716C">
      <w:pPr>
        <w:spacing w:after="0" w:line="480" w:lineRule="auto"/>
        <w:rPr>
          <w:rFonts w:ascii="Times New Roman" w:hAnsi="Times New Roman" w:cs="Times New Roman"/>
          <w:sz w:val="24"/>
          <w:szCs w:val="24"/>
        </w:rPr>
      </w:pPr>
    </w:p>
    <w:p w14:paraId="5488CAE4" w14:textId="77777777" w:rsidR="005C07FE" w:rsidRDefault="005C07FE" w:rsidP="00D8716C">
      <w:pPr>
        <w:spacing w:after="0" w:line="480" w:lineRule="auto"/>
        <w:rPr>
          <w:rFonts w:ascii="Times New Roman" w:hAnsi="Times New Roman" w:cs="Times New Roman"/>
          <w:sz w:val="24"/>
          <w:szCs w:val="24"/>
        </w:rPr>
      </w:pPr>
    </w:p>
    <w:p w14:paraId="1EDC63F9" w14:textId="77777777" w:rsidR="005C07FE" w:rsidRDefault="005C07FE" w:rsidP="00D8716C">
      <w:pPr>
        <w:spacing w:after="0" w:line="480" w:lineRule="auto"/>
        <w:rPr>
          <w:rFonts w:ascii="Times New Roman" w:hAnsi="Times New Roman" w:cs="Times New Roman"/>
          <w:sz w:val="24"/>
          <w:szCs w:val="24"/>
        </w:rPr>
      </w:pPr>
    </w:p>
    <w:p w14:paraId="07F40474" w14:textId="77777777" w:rsidR="005C07FE" w:rsidRDefault="005C07FE" w:rsidP="00D8716C">
      <w:pPr>
        <w:spacing w:after="0" w:line="480" w:lineRule="auto"/>
        <w:rPr>
          <w:rFonts w:ascii="Times New Roman" w:hAnsi="Times New Roman" w:cs="Times New Roman"/>
          <w:sz w:val="24"/>
          <w:szCs w:val="24"/>
        </w:rPr>
      </w:pPr>
    </w:p>
    <w:p w14:paraId="375B8413" w14:textId="77777777" w:rsidR="005C07FE" w:rsidRPr="001419EC" w:rsidRDefault="005C07FE" w:rsidP="00D8716C">
      <w:pPr>
        <w:spacing w:after="0" w:line="480" w:lineRule="auto"/>
        <w:rPr>
          <w:rFonts w:ascii="Times New Roman" w:hAnsi="Times New Roman" w:cs="Times New Roman"/>
          <w:sz w:val="24"/>
          <w:szCs w:val="24"/>
        </w:rPr>
      </w:pPr>
    </w:p>
    <w:p w14:paraId="4CE68DA4" w14:textId="77777777" w:rsidR="005C07FE"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8041A0" wp14:editId="166257CA">
            <wp:extent cx="5943600" cy="4264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4025"/>
                    </a:xfrm>
                    <a:prstGeom prst="rect">
                      <a:avLst/>
                    </a:prstGeom>
                  </pic:spPr>
                </pic:pic>
              </a:graphicData>
            </a:graphic>
          </wp:inline>
        </w:drawing>
      </w:r>
    </w:p>
    <w:p w14:paraId="43D4A405" w14:textId="77777777" w:rsidR="005C07FE" w:rsidRDefault="005C07FE" w:rsidP="00D8716C">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SI-1</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proofErr w:type="gramStart"/>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r>
        <w:rPr>
          <w:rFonts w:ascii="Times New Roman" w:hAnsi="Times New Roman" w:cs="Times New Roman"/>
          <w:sz w:val="24"/>
          <w:szCs w:val="24"/>
        </w:rPr>
        <w:t xml:space="preserve">(frame A) </w:t>
      </w:r>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r>
        <w:rPr>
          <w:rFonts w:ascii="Times New Roman" w:hAnsi="Times New Roman" w:cs="Times New Roman"/>
          <w:sz w:val="24"/>
          <w:szCs w:val="24"/>
        </w:rPr>
        <w:t>(frame B) 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r>
        <w:rPr>
          <w:rFonts w:ascii="Times New Roman" w:hAnsi="Times New Roman" w:cs="Times New Roman"/>
          <w:sz w:val="24"/>
          <w:szCs w:val="24"/>
        </w:rPr>
        <w:t>use</w:t>
      </w:r>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tate.</w:t>
      </w:r>
      <w:proofErr w:type="gramEnd"/>
      <w:r w:rsidRPr="00F16DBF">
        <w:rPr>
          <w:rFonts w:ascii="Times New Roman" w:hAnsi="Times New Roman" w:cs="Times New Roman"/>
          <w:sz w:val="24"/>
          <w:szCs w:val="24"/>
        </w:rPr>
        <w:t xml:space="preserve"> </w:t>
      </w:r>
    </w:p>
    <w:p w14:paraId="4FA52CAE" w14:textId="77777777" w:rsidR="005C07FE" w:rsidRPr="005C07FE" w:rsidRDefault="005C07FE" w:rsidP="00D8716C">
      <w:pPr>
        <w:spacing w:line="480" w:lineRule="auto"/>
        <w:jc w:val="center"/>
        <w:rPr>
          <w:rFonts w:ascii="Times New Roman" w:hAnsi="Times New Roman" w:cs="Times New Roman"/>
          <w:b/>
          <w:sz w:val="20"/>
          <w:szCs w:val="20"/>
        </w:rPr>
      </w:pPr>
      <w:r w:rsidRPr="005C07FE">
        <w:rPr>
          <w:rFonts w:ascii="Times New Roman" w:hAnsi="Times New Roman" w:cs="Times New Roman"/>
          <w:sz w:val="20"/>
          <w:szCs w:val="20"/>
        </w:rPr>
        <w:t>Green dots represent stations in the NREL data and county average in the ANL data. Box and whisker plots represent the average value along with the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2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5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75</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and 90</w:t>
      </w:r>
      <w:r w:rsidRPr="005C07FE">
        <w:rPr>
          <w:rFonts w:ascii="Times New Roman" w:hAnsi="Times New Roman" w:cs="Times New Roman"/>
          <w:sz w:val="20"/>
          <w:szCs w:val="20"/>
          <w:vertAlign w:val="superscript"/>
        </w:rPr>
        <w:t>th</w:t>
      </w:r>
      <w:r w:rsidRPr="005C07FE">
        <w:rPr>
          <w:rFonts w:ascii="Times New Roman" w:hAnsi="Times New Roman" w:cs="Times New Roman"/>
          <w:sz w:val="20"/>
          <w:szCs w:val="20"/>
        </w:rPr>
        <w:t xml:space="preserve"> percentiles. NREL blue water use data represents maximum blue water use to get “full yields”. ANL data is based on USDA survey data (NASS 2013).</w:t>
      </w:r>
      <w:r w:rsidRPr="005C07FE">
        <w:rPr>
          <w:rFonts w:ascii="Times New Roman" w:hAnsi="Times New Roman" w:cs="Times New Roman"/>
          <w:b/>
          <w:sz w:val="20"/>
          <w:szCs w:val="20"/>
        </w:rPr>
        <w:t xml:space="preserve"> </w:t>
      </w:r>
    </w:p>
    <w:p w14:paraId="0EAFF963" w14:textId="77777777" w:rsidR="005C07FE" w:rsidRPr="008C4BE9"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5CEB0DB" wp14:editId="75639E8B">
            <wp:extent cx="5943600" cy="39192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r>
        <w:rPr>
          <w:rFonts w:ascii="Times New Roman" w:hAnsi="Times New Roman" w:cs="Times New Roman"/>
          <w:b/>
          <w:noProof/>
          <w:sz w:val="24"/>
          <w:szCs w:val="24"/>
        </w:rPr>
        <w:drawing>
          <wp:inline distT="0" distB="0" distL="0" distR="0" wp14:anchorId="09C6244C" wp14:editId="116B3D5F">
            <wp:extent cx="5943600" cy="42017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p w14:paraId="5A638184" w14:textId="2C8A2117" w:rsidR="00B71E53" w:rsidRPr="00D60E9A" w:rsidRDefault="00B71E53" w:rsidP="00D8716C">
      <w:pPr>
        <w:keepNext/>
        <w:keepLines/>
        <w:spacing w:after="0" w:line="480" w:lineRule="auto"/>
        <w:rPr>
          <w:rFonts w:ascii="Times New Roman" w:hAnsi="Times New Roman" w:cs="Times New Roman"/>
          <w:b/>
          <w:sz w:val="24"/>
          <w:szCs w:val="24"/>
        </w:rPr>
      </w:pPr>
      <w:r w:rsidRPr="00D60E9A">
        <w:rPr>
          <w:rFonts w:ascii="Times New Roman" w:hAnsi="Times New Roman" w:cs="Times New Roman"/>
          <w:b/>
          <w:sz w:val="24"/>
          <w:szCs w:val="24"/>
        </w:rPr>
        <w:lastRenderedPageBreak/>
        <w:t xml:space="preserve">Appendix A. </w:t>
      </w:r>
      <w:proofErr w:type="spellStart"/>
      <w:r w:rsidR="00E13BCA" w:rsidRPr="00D60E9A">
        <w:rPr>
          <w:rFonts w:ascii="Times New Roman" w:hAnsi="Times New Roman" w:cs="Times New Roman"/>
          <w:b/>
          <w:sz w:val="24"/>
          <w:szCs w:val="24"/>
        </w:rPr>
        <w:t>BioSpatial</w:t>
      </w:r>
      <w:proofErr w:type="spellEnd"/>
      <w:r w:rsidR="00E13BCA" w:rsidRPr="00D60E9A">
        <w:rPr>
          <w:rFonts w:ascii="Times New Roman" w:hAnsi="Times New Roman" w:cs="Times New Roman"/>
          <w:b/>
          <w:sz w:val="24"/>
          <w:szCs w:val="24"/>
        </w:rPr>
        <w:t xml:space="preserve"> H</w:t>
      </w:r>
      <w:r w:rsidR="00E13BCA" w:rsidRPr="00D60E9A">
        <w:rPr>
          <w:rFonts w:ascii="Times New Roman" w:hAnsi="Times New Roman" w:cs="Times New Roman"/>
          <w:b/>
          <w:sz w:val="24"/>
          <w:szCs w:val="24"/>
          <w:vertAlign w:val="subscript"/>
        </w:rPr>
        <w:t>2</w:t>
      </w:r>
      <w:r w:rsidR="00E13BCA" w:rsidRPr="00D60E9A">
        <w:rPr>
          <w:rFonts w:ascii="Times New Roman" w:hAnsi="Times New Roman" w:cs="Times New Roman"/>
          <w:b/>
          <w:sz w:val="24"/>
          <w:szCs w:val="24"/>
        </w:rPr>
        <w:t xml:space="preserve">O </w:t>
      </w:r>
      <w:r w:rsidRPr="00D60E9A">
        <w:rPr>
          <w:rFonts w:ascii="Times New Roman" w:hAnsi="Times New Roman" w:cs="Times New Roman"/>
          <w:b/>
          <w:sz w:val="24"/>
          <w:szCs w:val="24"/>
        </w:rPr>
        <w:t xml:space="preserve">Model Equations </w:t>
      </w:r>
    </w:p>
    <w:p w14:paraId="366C97D2" w14:textId="5AEA147E" w:rsidR="00B71E53" w:rsidRPr="00E13BCA" w:rsidRDefault="00E13BCA" w:rsidP="00D8716C">
      <w:pPr>
        <w:keepNext/>
        <w:keepLines/>
        <w:spacing w:after="0" w:line="480" w:lineRule="auto"/>
        <w:rPr>
          <w:rFonts w:ascii="Times New Roman" w:hAnsi="Times New Roman" w:cs="Times New Roman"/>
          <w:i/>
          <w:sz w:val="24"/>
          <w:szCs w:val="24"/>
        </w:rPr>
      </w:pPr>
      <w:r w:rsidRPr="00E13BCA">
        <w:rPr>
          <w:rFonts w:ascii="Times New Roman" w:hAnsi="Times New Roman" w:cs="Times New Roman"/>
          <w:i/>
          <w:sz w:val="24"/>
          <w:szCs w:val="24"/>
        </w:rPr>
        <w:t>Note: Data included in equations is for only one station</w:t>
      </w:r>
    </w:p>
    <w:p w14:paraId="1AF320BF" w14:textId="77777777" w:rsidR="00B71E53" w:rsidRDefault="00B71E53" w:rsidP="00D8716C">
      <w:pPr>
        <w:keepNext/>
        <w:keepLines/>
        <w:spacing w:after="0" w:line="480" w:lineRule="auto"/>
        <w:rPr>
          <w:rFonts w:ascii="Times New Roman" w:hAnsi="Times New Roman" w:cs="Times New Roman"/>
          <w:sz w:val="24"/>
          <w:szCs w:val="24"/>
        </w:rPr>
      </w:pPr>
    </w:p>
    <w:p w14:paraId="1AC6B127"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386F185"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7AEC58AC"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812CB20" w14:textId="77777777" w:rsidR="00E13BCA" w:rsidRDefault="00E13BCA" w:rsidP="00D8716C">
      <w:pPr>
        <w:pStyle w:val="ListParagraph"/>
        <w:numPr>
          <w:ilvl w:val="0"/>
          <w:numId w:val="4"/>
        </w:num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IF Outflow[Crop] &lt;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Crop]</w:t>
      </w:r>
    </w:p>
    <w:p w14:paraId="64076237" w14:textId="77777777" w:rsidR="00E13BCA" w:rsidRDefault="00E13BCA" w:rsidP="00D8716C">
      <w:pPr>
        <w:pStyle w:val="ListParagraph"/>
        <w:numPr>
          <w:ilvl w:val="0"/>
          <w:numId w:val="4"/>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Outflow[Crop]) </w:t>
      </w:r>
    </w:p>
    <w:p w14:paraId="0A4FBEC9" w14:textId="77777777" w:rsidR="00E13BCA" w:rsidRPr="003A22A7" w:rsidRDefault="00E13BCA" w:rsidP="00D8716C">
      <w:pPr>
        <w:pStyle w:val="ListParagraph"/>
        <w:numPr>
          <w:ilvl w:val="0"/>
          <w:numId w:val="4"/>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3056E097" w14:textId="77777777" w:rsidR="00E13BCA" w:rsidRDefault="00E13BCA" w:rsidP="00D8716C">
      <w:pPr>
        <w:spacing w:after="0" w:line="480" w:lineRule="auto"/>
        <w:rPr>
          <w:rFonts w:ascii="Times New Roman" w:hAnsi="Times New Roman" w:cs="Times New Roman"/>
          <w:sz w:val="24"/>
          <w:szCs w:val="24"/>
        </w:rPr>
      </w:pPr>
    </w:p>
    <w:p w14:paraId="0FF2C3D8"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demand_less_rainfall</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6F4FF7C7"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69E183FA"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0B91033D" w14:textId="77777777" w:rsidR="00E13BCA" w:rsidRPr="003A22A7" w:rsidRDefault="00E13BCA" w:rsidP="00D8716C">
      <w:pPr>
        <w:pStyle w:val="ListParagraph"/>
        <w:numPr>
          <w:ilvl w:val="0"/>
          <w:numId w:val="3"/>
        </w:num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theoretical_irrigation_requirement</w:t>
      </w:r>
      <w:proofErr w:type="spellEnd"/>
      <w:r w:rsidRPr="003A22A7">
        <w:rPr>
          <w:rFonts w:ascii="Times New Roman" w:hAnsi="Times New Roman" w:cs="Times New Roman"/>
          <w:sz w:val="24"/>
          <w:szCs w:val="24"/>
        </w:rPr>
        <w:t>[Crop]</w:t>
      </w:r>
    </w:p>
    <w:p w14:paraId="5535E079" w14:textId="77777777" w:rsidR="00E13BCA" w:rsidRDefault="00E13BCA" w:rsidP="00D8716C">
      <w:pPr>
        <w:spacing w:after="0" w:line="480" w:lineRule="auto"/>
        <w:rPr>
          <w:rFonts w:ascii="Times New Roman" w:hAnsi="Times New Roman" w:cs="Times New Roman"/>
          <w:sz w:val="24"/>
          <w:szCs w:val="24"/>
        </w:rPr>
      </w:pPr>
    </w:p>
    <w:p w14:paraId="0EF16D55"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Water__Demand</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EFC1484"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07AC0677"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D80B608"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chosen</w:t>
      </w:r>
      <w:proofErr w:type="spellEnd"/>
      <w:r w:rsidRPr="003A22A7">
        <w:rPr>
          <w:rFonts w:ascii="Times New Roman" w:hAnsi="Times New Roman" w:cs="Times New Roman"/>
          <w:sz w:val="24"/>
          <w:szCs w:val="24"/>
        </w:rPr>
        <w:t xml:space="preserve">[Crop] * Ks * </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s_crop_water_demand_calculated</w:t>
      </w:r>
      <w:proofErr w:type="spellEnd"/>
      <w:r w:rsidRPr="003A22A7">
        <w:rPr>
          <w:rFonts w:ascii="Times New Roman" w:hAnsi="Times New Roman" w:cs="Times New Roman"/>
          <w:sz w:val="24"/>
          <w:szCs w:val="24"/>
        </w:rPr>
        <w:t>?[Crop]</w:t>
      </w:r>
    </w:p>
    <w:p w14:paraId="7DD43096" w14:textId="77777777" w:rsidR="00E13BCA" w:rsidRDefault="00E13BCA" w:rsidP="00D8716C">
      <w:pPr>
        <w:spacing w:after="0" w:line="480" w:lineRule="auto"/>
        <w:rPr>
          <w:rFonts w:ascii="Times New Roman" w:hAnsi="Times New Roman" w:cs="Times New Roman"/>
          <w:sz w:val="24"/>
          <w:szCs w:val="24"/>
        </w:rPr>
      </w:pPr>
    </w:p>
    <w:p w14:paraId="5058E90C"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Outflow[Crop]) * </w:t>
      </w:r>
      <w:proofErr w:type="spellStart"/>
      <w:r w:rsidRPr="003A22A7">
        <w:rPr>
          <w:rFonts w:ascii="Times New Roman" w:hAnsi="Times New Roman" w:cs="Times New Roman"/>
          <w:sz w:val="24"/>
          <w:szCs w:val="24"/>
        </w:rPr>
        <w:t>dt</w:t>
      </w:r>
      <w:proofErr w:type="spellEnd"/>
    </w:p>
    <w:p w14:paraId="7DF14341"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 xml:space="preserve">INIT </w:t>
      </w: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2BAE02E9"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4DB26682"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5013561A" w14:textId="77777777" w:rsidR="00E13BCA" w:rsidRDefault="00E13BCA" w:rsidP="00D8716C">
      <w:pPr>
        <w:spacing w:after="0" w:line="480" w:lineRule="auto"/>
        <w:rPr>
          <w:rFonts w:ascii="Times New Roman" w:hAnsi="Times New Roman" w:cs="Times New Roman"/>
          <w:sz w:val="24"/>
          <w:szCs w:val="24"/>
        </w:rPr>
      </w:pPr>
    </w:p>
    <w:p w14:paraId="10DB0B39"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easonal_effective_rain</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3E4A5323"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44643FDB"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4F27BBD"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rainfall_parameter</w:t>
      </w:r>
      <w:proofErr w:type="spellEnd"/>
      <w:r w:rsidRPr="003A22A7">
        <w:rPr>
          <w:rFonts w:ascii="Times New Roman" w:hAnsi="Times New Roman" w:cs="Times New Roman"/>
          <w:sz w:val="24"/>
          <w:szCs w:val="24"/>
        </w:rPr>
        <w:t>[Crop]</w:t>
      </w:r>
    </w:p>
    <w:p w14:paraId="7581F0ED" w14:textId="77777777" w:rsidR="00E13BCA" w:rsidRDefault="00E13BCA" w:rsidP="00D8716C">
      <w:pPr>
        <w:spacing w:after="0" w:line="480" w:lineRule="auto"/>
        <w:rPr>
          <w:rFonts w:ascii="Times New Roman" w:hAnsi="Times New Roman" w:cs="Times New Roman"/>
          <w:sz w:val="24"/>
          <w:szCs w:val="24"/>
        </w:rPr>
      </w:pPr>
    </w:p>
    <w:p w14:paraId="1504AA30"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oil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Inflow[Crop] - Outflow[Crop]) * </w:t>
      </w:r>
      <w:proofErr w:type="spellStart"/>
      <w:r w:rsidRPr="003A22A7">
        <w:rPr>
          <w:rFonts w:ascii="Times New Roman" w:hAnsi="Times New Roman" w:cs="Times New Roman"/>
          <w:sz w:val="24"/>
          <w:szCs w:val="24"/>
        </w:rPr>
        <w:t>dt</w:t>
      </w:r>
      <w:proofErr w:type="spellEnd"/>
    </w:p>
    <w:p w14:paraId="6F01B11A"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nitial_soil__</w:t>
      </w:r>
      <w:proofErr w:type="spellStart"/>
      <w:r w:rsidRPr="003A22A7">
        <w:rPr>
          <w:rFonts w:ascii="Times New Roman" w:hAnsi="Times New Roman" w:cs="Times New Roman"/>
          <w:sz w:val="24"/>
          <w:szCs w:val="24"/>
        </w:rPr>
        <w:t>water_level</w:t>
      </w:r>
      <w:proofErr w:type="spellEnd"/>
    </w:p>
    <w:p w14:paraId="2EF41F18"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6599DBB"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Inflow[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mpact_of__Saturation</w:t>
      </w:r>
      <w:proofErr w:type="spellEnd"/>
      <w:r w:rsidRPr="003A22A7">
        <w:rPr>
          <w:rFonts w:ascii="Times New Roman" w:hAnsi="Times New Roman" w:cs="Times New Roman"/>
          <w:sz w:val="24"/>
          <w:szCs w:val="24"/>
        </w:rPr>
        <w:t>[Crop]</w:t>
      </w:r>
    </w:p>
    <w:p w14:paraId="1704E9C0"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OUTFLOWS:</w:t>
      </w:r>
    </w:p>
    <w:p w14:paraId="328823EC"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2BD6DEEA" w14:textId="77777777" w:rsidR="00E13BCA" w:rsidRDefault="00E13BCA" w:rsidP="00D8716C">
      <w:pPr>
        <w:spacing w:after="0" w:line="480" w:lineRule="auto"/>
        <w:rPr>
          <w:rFonts w:ascii="Times New Roman" w:hAnsi="Times New Roman" w:cs="Times New Roman"/>
          <w:sz w:val="24"/>
          <w:szCs w:val="24"/>
        </w:rPr>
      </w:pPr>
    </w:p>
    <w:p w14:paraId="6D328A1A"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altitude</w:t>
      </w:r>
      <w:proofErr w:type="gramEnd"/>
      <w:r w:rsidRPr="003A22A7">
        <w:rPr>
          <w:rFonts w:ascii="Times New Roman" w:hAnsi="Times New Roman" w:cs="Times New Roman"/>
          <w:sz w:val="24"/>
          <w:szCs w:val="24"/>
        </w:rPr>
        <w:t xml:space="preserve"> = Elevation * </w:t>
      </w:r>
      <w:proofErr w:type="spellStart"/>
      <w:r w:rsidRPr="003A22A7">
        <w:rPr>
          <w:rFonts w:ascii="Times New Roman" w:hAnsi="Times New Roman" w:cs="Times New Roman"/>
          <w:sz w:val="24"/>
          <w:szCs w:val="24"/>
        </w:rPr>
        <w:t>meters_per_foot</w:t>
      </w:r>
      <w:proofErr w:type="spellEnd"/>
    </w:p>
    <w:p w14:paraId="46E8F225" w14:textId="77777777" w:rsidR="00E13BCA" w:rsidRDefault="00E13BCA" w:rsidP="00D8716C">
      <w:pPr>
        <w:spacing w:after="0" w:line="480" w:lineRule="auto"/>
        <w:rPr>
          <w:rFonts w:ascii="Times New Roman" w:hAnsi="Times New Roman" w:cs="Times New Roman"/>
          <w:sz w:val="24"/>
          <w:szCs w:val="24"/>
        </w:rPr>
      </w:pPr>
    </w:p>
    <w:p w14:paraId="719E4217"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avg_infiltration_11_to_39_mm = 11</w:t>
      </w:r>
    </w:p>
    <w:p w14:paraId="5F5A6596" w14:textId="77777777" w:rsidR="00E13BCA" w:rsidRDefault="00E13BCA" w:rsidP="00D8716C">
      <w:pPr>
        <w:spacing w:after="0" w:line="480" w:lineRule="auto"/>
        <w:rPr>
          <w:rFonts w:ascii="Times New Roman" w:hAnsi="Times New Roman" w:cs="Times New Roman"/>
          <w:sz w:val="24"/>
          <w:szCs w:val="24"/>
        </w:rPr>
      </w:pPr>
    </w:p>
    <w:p w14:paraId="29F827A6"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3015E452" w14:textId="77777777" w:rsidR="00E13BCA" w:rsidRDefault="00E13BCA" w:rsidP="00D8716C">
      <w:pPr>
        <w:spacing w:after="0" w:line="480" w:lineRule="auto"/>
        <w:rPr>
          <w:rFonts w:ascii="Times New Roman" w:hAnsi="Times New Roman" w:cs="Times New Roman"/>
          <w:sz w:val="24"/>
          <w:szCs w:val="24"/>
        </w:rPr>
      </w:pPr>
    </w:p>
    <w:p w14:paraId="52E4EF89" w14:textId="77777777" w:rsidR="00E13BCA" w:rsidRDefault="00E13BCA" w:rsidP="00D8716C">
      <w:pPr>
        <w:pStyle w:val="ListParagraph"/>
        <w:numPr>
          <w:ilvl w:val="0"/>
          <w:numId w:val="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THEN 0</w:t>
      </w:r>
    </w:p>
    <w:p w14:paraId="33C63B21" w14:textId="77777777" w:rsidR="00E13BCA" w:rsidRPr="003A22A7" w:rsidRDefault="00E13BCA" w:rsidP="00D8716C">
      <w:pPr>
        <w:pStyle w:val="ListParagraph"/>
        <w:numPr>
          <w:ilvl w:val="0"/>
          <w:numId w:val="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6D72B17" w14:textId="77777777" w:rsidR="00E13BCA" w:rsidRDefault="00E13BCA" w:rsidP="00D8716C">
      <w:pPr>
        <w:spacing w:after="0" w:line="480" w:lineRule="auto"/>
        <w:rPr>
          <w:rFonts w:ascii="Times New Roman" w:hAnsi="Times New Roman" w:cs="Times New Roman"/>
          <w:sz w:val="24"/>
          <w:szCs w:val="24"/>
        </w:rPr>
      </w:pPr>
    </w:p>
    <w:p w14:paraId="179D03D9"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constant</w:t>
      </w:r>
      <w:proofErr w:type="gramEnd"/>
      <w:r w:rsidRPr="003A22A7">
        <w:rPr>
          <w:rFonts w:ascii="Times New Roman" w:hAnsi="Times New Roman" w:cs="Times New Roman"/>
          <w:sz w:val="24"/>
          <w:szCs w:val="24"/>
        </w:rPr>
        <w:t xml:space="preserve"> = 0.408</w:t>
      </w:r>
    </w:p>
    <w:p w14:paraId="7DA96449" w14:textId="77777777" w:rsidR="00E13BCA" w:rsidRDefault="00E13BCA" w:rsidP="00D8716C">
      <w:pPr>
        <w:spacing w:after="0" w:line="480" w:lineRule="auto"/>
        <w:rPr>
          <w:rFonts w:ascii="Times New Roman" w:hAnsi="Times New Roman" w:cs="Times New Roman"/>
          <w:sz w:val="24"/>
          <w:szCs w:val="24"/>
        </w:rPr>
      </w:pPr>
    </w:p>
    <w:p w14:paraId="66793728"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1.45119999459386,0,0,0,0,1.0312,0,0,0.81328,0]</w:t>
      </w:r>
    </w:p>
    <w:p w14:paraId="5345F649" w14:textId="77777777" w:rsidR="00E13BCA" w:rsidRDefault="00E13BCA" w:rsidP="00D8716C">
      <w:pPr>
        <w:spacing w:after="0" w:line="480" w:lineRule="auto"/>
        <w:rPr>
          <w:rFonts w:ascii="Times New Roman" w:hAnsi="Times New Roman" w:cs="Times New Roman"/>
          <w:sz w:val="24"/>
          <w:szCs w:val="24"/>
        </w:rPr>
      </w:pPr>
    </w:p>
    <w:p w14:paraId="3E0638EB"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da</w:t>
      </w:r>
      <w:proofErr w:type="gramEnd"/>
      <w:r w:rsidRPr="003A22A7">
        <w:rPr>
          <w:rFonts w:ascii="Times New Roman" w:hAnsi="Times New Roman" w:cs="Times New Roman"/>
          <w:sz w:val="24"/>
          <w:szCs w:val="24"/>
        </w:rPr>
        <w:t xml:space="preserve"> = 1</w:t>
      </w:r>
    </w:p>
    <w:p w14:paraId="0FC26684" w14:textId="77777777" w:rsidR="00E13BCA" w:rsidRDefault="00E13BCA" w:rsidP="00D8716C">
      <w:pPr>
        <w:spacing w:after="0" w:line="480" w:lineRule="auto"/>
        <w:rPr>
          <w:rFonts w:ascii="Times New Roman" w:hAnsi="Times New Roman" w:cs="Times New Roman"/>
          <w:sz w:val="24"/>
          <w:szCs w:val="24"/>
        </w:rPr>
      </w:pPr>
    </w:p>
    <w:p w14:paraId="2FE392F2"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s_in_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365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48892235" w14:textId="77777777" w:rsidR="00E13BCA" w:rsidRDefault="00E13BCA" w:rsidP="00D8716C">
      <w:pPr>
        <w:spacing w:after="0" w:line="480" w:lineRule="auto"/>
        <w:rPr>
          <w:rFonts w:ascii="Times New Roman" w:hAnsi="Times New Roman" w:cs="Times New Roman"/>
          <w:sz w:val="24"/>
          <w:szCs w:val="24"/>
        </w:rPr>
      </w:pPr>
    </w:p>
    <w:p w14:paraId="4FF2325B"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days_in_growing__</w:t>
      </w:r>
      <w:proofErr w:type="spellStart"/>
      <w:r w:rsidRPr="003A22A7">
        <w:rPr>
          <w:rFonts w:ascii="Times New Roman" w:hAnsi="Times New Roman" w:cs="Times New Roman"/>
          <w:sz w:val="24"/>
          <w:szCs w:val="24"/>
        </w:rPr>
        <w:t>quarter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ays_in_growing_season_WG</w:t>
      </w:r>
      <w:proofErr w:type="spellEnd"/>
      <w:r w:rsidRPr="003A22A7">
        <w:rPr>
          <w:rFonts w:ascii="Times New Roman" w:hAnsi="Times New Roman" w:cs="Times New Roman"/>
          <w:sz w:val="24"/>
          <w:szCs w:val="24"/>
        </w:rPr>
        <w:t>[Crop] / 4</w:t>
      </w:r>
    </w:p>
    <w:p w14:paraId="1982A481" w14:textId="77777777" w:rsidR="00E13BCA" w:rsidRDefault="00E13BCA" w:rsidP="00D8716C">
      <w:pPr>
        <w:spacing w:after="0" w:line="480" w:lineRule="auto"/>
        <w:rPr>
          <w:rFonts w:ascii="Times New Roman" w:hAnsi="Times New Roman" w:cs="Times New Roman"/>
          <w:sz w:val="24"/>
          <w:szCs w:val="24"/>
        </w:rPr>
      </w:pPr>
    </w:p>
    <w:p w14:paraId="43ED9B5D"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_per_sec</w:t>
      </w:r>
      <w:proofErr w:type="spellEnd"/>
      <w:r w:rsidRPr="003A22A7">
        <w:rPr>
          <w:rFonts w:ascii="Times New Roman" w:hAnsi="Times New Roman" w:cs="Times New Roman"/>
          <w:sz w:val="24"/>
          <w:szCs w:val="24"/>
        </w:rPr>
        <w:t xml:space="preserve"> = 1/86400</w:t>
      </w:r>
    </w:p>
    <w:p w14:paraId="0D6E28F6" w14:textId="77777777" w:rsidR="00E13BCA" w:rsidRDefault="00E13BCA" w:rsidP="00D8716C">
      <w:pPr>
        <w:spacing w:after="0" w:line="480" w:lineRule="auto"/>
        <w:rPr>
          <w:rFonts w:ascii="Times New Roman" w:hAnsi="Times New Roman" w:cs="Times New Roman"/>
          <w:sz w:val="24"/>
          <w:szCs w:val="24"/>
        </w:rPr>
      </w:pPr>
    </w:p>
    <w:p w14:paraId="5626279A"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lta</w:t>
      </w:r>
      <w:proofErr w:type="gramEnd"/>
      <w:r w:rsidRPr="003A22A7">
        <w:rPr>
          <w:rFonts w:ascii="Times New Roman" w:hAnsi="Times New Roman" w:cs="Times New Roman"/>
          <w:sz w:val="24"/>
          <w:szCs w:val="24"/>
        </w:rPr>
        <w:t xml:space="preserve"> = 4098*</w:t>
      </w:r>
      <w:proofErr w:type="spellStart"/>
      <w:r w:rsidRPr="003A22A7">
        <w:rPr>
          <w:rFonts w:ascii="Times New Roman" w:hAnsi="Times New Roman" w:cs="Times New Roman"/>
          <w:sz w:val="24"/>
          <w:szCs w:val="24"/>
        </w:rPr>
        <w:t>eT</w:t>
      </w:r>
      <w:proofErr w:type="spellEnd"/>
      <w:r w:rsidRPr="003A22A7">
        <w:rPr>
          <w:rFonts w:ascii="Times New Roman" w:hAnsi="Times New Roman" w:cs="Times New Roman"/>
          <w:sz w:val="24"/>
          <w:szCs w:val="24"/>
        </w:rPr>
        <w:t>/denominator</w:t>
      </w:r>
    </w:p>
    <w:p w14:paraId="10CA2EAB" w14:textId="77777777" w:rsidR="00E13BCA" w:rsidRDefault="00E13BCA" w:rsidP="00D8716C">
      <w:pPr>
        <w:spacing w:after="0" w:line="480" w:lineRule="auto"/>
        <w:rPr>
          <w:rFonts w:ascii="Times New Roman" w:hAnsi="Times New Roman" w:cs="Times New Roman"/>
          <w:sz w:val="24"/>
          <w:szCs w:val="24"/>
        </w:rPr>
      </w:pPr>
    </w:p>
    <w:p w14:paraId="376D02EE"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nominator</w:t>
      </w:r>
      <w:proofErr w:type="gramEnd"/>
      <w:r w:rsidRPr="003A22A7">
        <w:rPr>
          <w:rFonts w:ascii="Times New Roman" w:hAnsi="Times New Roman" w:cs="Times New Roman"/>
          <w:sz w:val="24"/>
          <w:szCs w:val="24"/>
        </w:rPr>
        <w:t xml:space="preserve"> = (T + 237.3) ^ 2</w:t>
      </w:r>
    </w:p>
    <w:p w14:paraId="6C162FC3" w14:textId="77777777" w:rsidR="00E13BCA" w:rsidRDefault="00E13BCA" w:rsidP="00D8716C">
      <w:pPr>
        <w:spacing w:after="0" w:line="480" w:lineRule="auto"/>
        <w:rPr>
          <w:rFonts w:ascii="Times New Roman" w:hAnsi="Times New Roman" w:cs="Times New Roman"/>
          <w:sz w:val="24"/>
          <w:szCs w:val="24"/>
        </w:rPr>
      </w:pPr>
    </w:p>
    <w:p w14:paraId="2A333ABC"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a</w:t>
      </w:r>
      <w:proofErr w:type="spellEnd"/>
      <w:proofErr w:type="gramEnd"/>
      <w:r w:rsidRPr="003A22A7">
        <w:rPr>
          <w:rFonts w:ascii="Times New Roman" w:hAnsi="Times New Roman" w:cs="Times New Roman"/>
          <w:sz w:val="24"/>
          <w:szCs w:val="24"/>
        </w:rPr>
        <w:t xml:space="preserve"> = RH/100 * </w:t>
      </w:r>
      <w:proofErr w:type="spellStart"/>
      <w:r w:rsidRPr="003A22A7">
        <w:rPr>
          <w:rFonts w:ascii="Times New Roman" w:hAnsi="Times New Roman" w:cs="Times New Roman"/>
          <w:sz w:val="24"/>
          <w:szCs w:val="24"/>
        </w:rPr>
        <w:t>es</w:t>
      </w:r>
      <w:proofErr w:type="spellEnd"/>
    </w:p>
    <w:p w14:paraId="0A61118C" w14:textId="77777777" w:rsidR="00E13BCA" w:rsidRDefault="00E13BCA" w:rsidP="00D8716C">
      <w:pPr>
        <w:spacing w:after="0" w:line="480" w:lineRule="auto"/>
        <w:rPr>
          <w:rFonts w:ascii="Times New Roman" w:hAnsi="Times New Roman" w:cs="Times New Roman"/>
          <w:sz w:val="24"/>
          <w:szCs w:val="24"/>
        </w:rPr>
      </w:pPr>
    </w:p>
    <w:p w14:paraId="48EAD3C4"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73CAF0F9" w14:textId="77777777" w:rsidR="00E13BCA" w:rsidRDefault="00E13BCA" w:rsidP="00D8716C">
      <w:pPr>
        <w:pStyle w:val="ListParagraph"/>
        <w:numPr>
          <w:ilvl w:val="0"/>
          <w:numId w:val="5"/>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 xml:space="preserve">THEN 0 </w:t>
      </w:r>
    </w:p>
    <w:p w14:paraId="4B8B7A71" w14:textId="77777777" w:rsidR="00E13BCA" w:rsidRPr="003A22A7" w:rsidRDefault="00E13BCA" w:rsidP="00D8716C">
      <w:pPr>
        <w:pStyle w:val="ListParagraph"/>
        <w:numPr>
          <w:ilvl w:val="0"/>
          <w:numId w:val="5"/>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40E50FCD" w14:textId="77777777" w:rsidR="00E13BCA" w:rsidRDefault="00E13BCA" w:rsidP="00D8716C">
      <w:pPr>
        <w:spacing w:after="0" w:line="480" w:lineRule="auto"/>
        <w:rPr>
          <w:rFonts w:ascii="Times New Roman" w:hAnsi="Times New Roman" w:cs="Times New Roman"/>
          <w:sz w:val="24"/>
          <w:szCs w:val="24"/>
        </w:rPr>
      </w:pPr>
    </w:p>
    <w:p w14:paraId="2E9C01A4"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31F7C613" w14:textId="77777777" w:rsidR="00E13BCA" w:rsidRDefault="00E13BCA" w:rsidP="00D8716C">
      <w:pPr>
        <w:pStyle w:val="ListParagraph"/>
        <w:numPr>
          <w:ilvl w:val="0"/>
          <w:numId w:val="6"/>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THEN 0 </w:t>
      </w:r>
    </w:p>
    <w:p w14:paraId="0976840C" w14:textId="77777777" w:rsidR="00E13BCA" w:rsidRPr="003A22A7" w:rsidRDefault="00E13BCA" w:rsidP="00D8716C">
      <w:pPr>
        <w:pStyle w:val="ListParagraph"/>
        <w:numPr>
          <w:ilvl w:val="0"/>
          <w:numId w:val="6"/>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22B47C3B" w14:textId="77777777" w:rsidR="00E13BCA" w:rsidRDefault="00E13BCA" w:rsidP="00D8716C">
      <w:pPr>
        <w:spacing w:after="0" w:line="480" w:lineRule="auto"/>
        <w:rPr>
          <w:rFonts w:ascii="Times New Roman" w:hAnsi="Times New Roman" w:cs="Times New Roman"/>
          <w:sz w:val="24"/>
          <w:szCs w:val="24"/>
        </w:rPr>
      </w:pPr>
    </w:p>
    <w:p w14:paraId="010E9BEF"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evation = 4230</w:t>
      </w:r>
    </w:p>
    <w:p w14:paraId="2880D1A7" w14:textId="77777777" w:rsidR="00E13BCA" w:rsidRDefault="00E13BCA" w:rsidP="00D8716C">
      <w:pPr>
        <w:spacing w:after="0" w:line="480" w:lineRule="auto"/>
        <w:rPr>
          <w:rFonts w:ascii="Times New Roman" w:hAnsi="Times New Roman" w:cs="Times New Roman"/>
          <w:sz w:val="24"/>
          <w:szCs w:val="24"/>
        </w:rPr>
      </w:pPr>
    </w:p>
    <w:p w14:paraId="70F7C57D"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6C603F3C" w14:textId="77777777" w:rsidR="00E13BCA" w:rsidRDefault="00E13BCA" w:rsidP="00D8716C">
      <w:pPr>
        <w:pStyle w:val="ListParagraph"/>
        <w:numPr>
          <w:ilvl w:val="0"/>
          <w:numId w:val="7"/>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4366DBC1" w14:textId="77777777" w:rsidR="00E13BCA" w:rsidRPr="003A22A7" w:rsidRDefault="00E13BCA" w:rsidP="00D8716C">
      <w:pPr>
        <w:pStyle w:val="ListParagraph"/>
        <w:numPr>
          <w:ilvl w:val="0"/>
          <w:numId w:val="7"/>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5C0957CC" w14:textId="77777777" w:rsidR="00E13BCA" w:rsidRDefault="00E13BCA" w:rsidP="00D8716C">
      <w:pPr>
        <w:spacing w:after="0" w:line="480" w:lineRule="auto"/>
        <w:rPr>
          <w:rFonts w:ascii="Times New Roman" w:hAnsi="Times New Roman" w:cs="Times New Roman"/>
          <w:sz w:val="24"/>
          <w:szCs w:val="24"/>
        </w:rPr>
      </w:pPr>
    </w:p>
    <w:p w14:paraId="6D7A2165"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01601C4D" w14:textId="77777777" w:rsidR="00E13BCA" w:rsidRDefault="00E13BCA" w:rsidP="00D8716C">
      <w:pPr>
        <w:pStyle w:val="ListParagraph"/>
        <w:numPr>
          <w:ilvl w:val="0"/>
          <w:numId w:val="8"/>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5F2A6C25" w14:textId="77777777" w:rsidR="00E13BCA" w:rsidRPr="003A22A7" w:rsidRDefault="00E13BCA" w:rsidP="00D8716C">
      <w:pPr>
        <w:pStyle w:val="ListParagraph"/>
        <w:numPr>
          <w:ilvl w:val="0"/>
          <w:numId w:val="8"/>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7983ADCB" w14:textId="77777777" w:rsidR="00E13BCA" w:rsidRDefault="00E13BCA" w:rsidP="00D8716C">
      <w:pPr>
        <w:spacing w:after="0" w:line="480" w:lineRule="auto"/>
        <w:rPr>
          <w:rFonts w:ascii="Times New Roman" w:hAnsi="Times New Roman" w:cs="Times New Roman"/>
          <w:sz w:val="24"/>
          <w:szCs w:val="24"/>
        </w:rPr>
      </w:pPr>
    </w:p>
    <w:p w14:paraId="4BAF2EB2"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1A9F365D" w14:textId="77777777" w:rsidR="00E13BCA" w:rsidRDefault="00E13BCA" w:rsidP="00D8716C">
      <w:pPr>
        <w:pStyle w:val="ListParagraph"/>
        <w:numPr>
          <w:ilvl w:val="0"/>
          <w:numId w:val="9"/>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68F53D23" w14:textId="77777777" w:rsidR="00E13BCA" w:rsidRPr="003A22A7" w:rsidRDefault="00E13BCA" w:rsidP="00D8716C">
      <w:pPr>
        <w:pStyle w:val="ListParagraph"/>
        <w:numPr>
          <w:ilvl w:val="0"/>
          <w:numId w:val="9"/>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0</w:t>
      </w:r>
    </w:p>
    <w:p w14:paraId="23376020" w14:textId="77777777" w:rsidR="00E13BCA" w:rsidRDefault="00E13BCA" w:rsidP="00D8716C">
      <w:pPr>
        <w:spacing w:after="0" w:line="480" w:lineRule="auto"/>
        <w:rPr>
          <w:rFonts w:ascii="Times New Roman" w:hAnsi="Times New Roman" w:cs="Times New Roman"/>
          <w:sz w:val="24"/>
          <w:szCs w:val="24"/>
        </w:rPr>
      </w:pPr>
    </w:p>
    <w:p w14:paraId="1E6F817F"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Crop] = [3.0 , 3.0 ,  3.0 , 3.0 , 3.0 , 3.0 , 3.0 , 3.0 , 3.0 , 3.0]</w:t>
      </w:r>
    </w:p>
    <w:p w14:paraId="36C79EC2" w14:textId="77777777" w:rsidR="00E13BCA" w:rsidRDefault="00E13BCA" w:rsidP="00D8716C">
      <w:pPr>
        <w:spacing w:after="0" w:line="480" w:lineRule="auto"/>
        <w:rPr>
          <w:rFonts w:ascii="Times New Roman" w:hAnsi="Times New Roman" w:cs="Times New Roman"/>
          <w:sz w:val="24"/>
          <w:szCs w:val="24"/>
        </w:rPr>
      </w:pPr>
    </w:p>
    <w:p w14:paraId="2322461B"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s</w:t>
      </w:r>
      <w:proofErr w:type="spellEnd"/>
      <w:proofErr w:type="gram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in</w:t>
      </w:r>
      <w:proofErr w:type="spellEnd"/>
      <w:r w:rsidRPr="003A22A7">
        <w:rPr>
          <w:rFonts w:ascii="Times New Roman" w:hAnsi="Times New Roman" w:cs="Times New Roman"/>
          <w:sz w:val="24"/>
          <w:szCs w:val="24"/>
        </w:rPr>
        <w:t>) / 2</w:t>
      </w:r>
    </w:p>
    <w:p w14:paraId="74E8342D" w14:textId="77777777" w:rsidR="00E13BCA" w:rsidRDefault="00E13BCA" w:rsidP="00D8716C">
      <w:pPr>
        <w:spacing w:after="0" w:line="480" w:lineRule="auto"/>
        <w:rPr>
          <w:rFonts w:ascii="Times New Roman" w:hAnsi="Times New Roman" w:cs="Times New Roman"/>
          <w:sz w:val="24"/>
          <w:szCs w:val="24"/>
        </w:rPr>
      </w:pPr>
    </w:p>
    <w:p w14:paraId="0B268F4C"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w:t>
      </w:r>
      <w:proofErr w:type="spellEnd"/>
      <w:proofErr w:type="gramEnd"/>
      <w:r w:rsidRPr="003A22A7">
        <w:rPr>
          <w:rFonts w:ascii="Times New Roman" w:hAnsi="Times New Roman" w:cs="Times New Roman"/>
          <w:sz w:val="24"/>
          <w:szCs w:val="24"/>
        </w:rPr>
        <w:t xml:space="preserve"> = 0.6108*EXP(17.27*T/(T + 237.3))</w:t>
      </w:r>
    </w:p>
    <w:p w14:paraId="61540E21" w14:textId="77777777" w:rsidR="00E13BCA" w:rsidRDefault="00E13BCA" w:rsidP="00D8716C">
      <w:pPr>
        <w:spacing w:after="0" w:line="480" w:lineRule="auto"/>
        <w:rPr>
          <w:rFonts w:ascii="Times New Roman" w:hAnsi="Times New Roman" w:cs="Times New Roman"/>
          <w:sz w:val="24"/>
          <w:szCs w:val="24"/>
        </w:rPr>
      </w:pPr>
    </w:p>
    <w:p w14:paraId="70AEF8AE"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ax</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tmax+237.3))</w:t>
      </w:r>
    </w:p>
    <w:p w14:paraId="03870C3F" w14:textId="77777777" w:rsidR="00E13BCA" w:rsidRDefault="00E13BCA" w:rsidP="00D8716C">
      <w:pPr>
        <w:spacing w:after="0" w:line="480" w:lineRule="auto"/>
        <w:rPr>
          <w:rFonts w:ascii="Times New Roman" w:hAnsi="Times New Roman" w:cs="Times New Roman"/>
          <w:sz w:val="24"/>
          <w:szCs w:val="24"/>
        </w:rPr>
      </w:pPr>
    </w:p>
    <w:p w14:paraId="6EED890D"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in</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tmin+237.3))</w:t>
      </w:r>
    </w:p>
    <w:p w14:paraId="29AFB275" w14:textId="77777777" w:rsidR="00E13BCA" w:rsidRDefault="00E13BCA" w:rsidP="00D8716C">
      <w:pPr>
        <w:spacing w:after="0" w:line="480" w:lineRule="auto"/>
        <w:rPr>
          <w:rFonts w:ascii="Times New Roman" w:hAnsi="Times New Roman" w:cs="Times New Roman"/>
          <w:sz w:val="24"/>
          <w:szCs w:val="24"/>
        </w:rPr>
      </w:pPr>
    </w:p>
    <w:p w14:paraId="545DFA36"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o</w:t>
      </w:r>
      <w:proofErr w:type="spellEnd"/>
      <w:proofErr w:type="gramEnd"/>
      <w:r w:rsidRPr="003A22A7">
        <w:rPr>
          <w:rFonts w:ascii="Times New Roman" w:hAnsi="Times New Roman" w:cs="Times New Roman"/>
          <w:sz w:val="24"/>
          <w:szCs w:val="24"/>
        </w:rPr>
        <w:t xml:space="preserve"> = ETo1 + ETo2</w:t>
      </w:r>
    </w:p>
    <w:p w14:paraId="3454BCF0" w14:textId="77777777" w:rsidR="00E13BCA" w:rsidRDefault="00E13BCA" w:rsidP="00D8716C">
      <w:pPr>
        <w:spacing w:after="0" w:line="480" w:lineRule="auto"/>
        <w:rPr>
          <w:rFonts w:ascii="Times New Roman" w:hAnsi="Times New Roman" w:cs="Times New Roman"/>
          <w:sz w:val="24"/>
          <w:szCs w:val="24"/>
        </w:rPr>
      </w:pPr>
    </w:p>
    <w:p w14:paraId="31E11C6E"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ETo1 = </w:t>
      </w: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day * Ex17_no2</w:t>
      </w:r>
    </w:p>
    <w:p w14:paraId="240C6840" w14:textId="77777777" w:rsidR="00E13BCA" w:rsidRDefault="00E13BCA" w:rsidP="00D8716C">
      <w:pPr>
        <w:spacing w:after="0" w:line="480" w:lineRule="auto"/>
        <w:rPr>
          <w:rFonts w:ascii="Times New Roman" w:hAnsi="Times New Roman" w:cs="Times New Roman"/>
          <w:sz w:val="24"/>
          <w:szCs w:val="24"/>
        </w:rPr>
      </w:pPr>
    </w:p>
    <w:p w14:paraId="0B083340"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To2 = Ex17_no4*</w:t>
      </w: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Ex17_no3</w:t>
      </w:r>
    </w:p>
    <w:p w14:paraId="54A2C31D" w14:textId="77777777" w:rsidR="00E13BCA" w:rsidRDefault="00E13BCA" w:rsidP="00D8716C">
      <w:pPr>
        <w:spacing w:after="0" w:line="480" w:lineRule="auto"/>
        <w:rPr>
          <w:rFonts w:ascii="Times New Roman" w:hAnsi="Times New Roman" w:cs="Times New Roman"/>
          <w:sz w:val="24"/>
          <w:szCs w:val="24"/>
        </w:rPr>
      </w:pPr>
    </w:p>
    <w:p w14:paraId="03241777"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x17_no1 = 1 + 0.34*U2</w:t>
      </w:r>
    </w:p>
    <w:p w14:paraId="1AA4E13C" w14:textId="77777777" w:rsidR="00E13BCA" w:rsidRDefault="00E13BCA" w:rsidP="00D8716C">
      <w:pPr>
        <w:spacing w:after="0" w:line="480" w:lineRule="auto"/>
        <w:rPr>
          <w:rFonts w:ascii="Times New Roman" w:hAnsi="Times New Roman" w:cs="Times New Roman"/>
          <w:sz w:val="24"/>
          <w:szCs w:val="24"/>
        </w:rPr>
      </w:pPr>
    </w:p>
    <w:p w14:paraId="42618CB2"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x17_no2 = delta</w:t>
      </w:r>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delta+(gamma*Ex17_no1))</w:t>
      </w:r>
    </w:p>
    <w:p w14:paraId="335F6799" w14:textId="77777777" w:rsidR="00E13BCA" w:rsidRDefault="00E13BCA" w:rsidP="00D8716C">
      <w:pPr>
        <w:spacing w:after="0" w:line="480" w:lineRule="auto"/>
        <w:rPr>
          <w:rFonts w:ascii="Times New Roman" w:hAnsi="Times New Roman" w:cs="Times New Roman"/>
          <w:sz w:val="24"/>
          <w:szCs w:val="24"/>
        </w:rPr>
      </w:pPr>
    </w:p>
    <w:p w14:paraId="6E1637BD"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x17_no3 = gamma</w:t>
      </w:r>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elta+gamma</w:t>
      </w:r>
      <w:proofErr w:type="spellEnd"/>
      <w:r w:rsidRPr="003A22A7">
        <w:rPr>
          <w:rFonts w:ascii="Times New Roman" w:hAnsi="Times New Roman" w:cs="Times New Roman"/>
          <w:sz w:val="24"/>
          <w:szCs w:val="24"/>
        </w:rPr>
        <w:t>*Ex17_no1)</w:t>
      </w:r>
    </w:p>
    <w:p w14:paraId="656541B9" w14:textId="77777777" w:rsidR="00E13BCA" w:rsidRDefault="00E13BCA" w:rsidP="00D8716C">
      <w:pPr>
        <w:spacing w:after="0" w:line="480" w:lineRule="auto"/>
        <w:rPr>
          <w:rFonts w:ascii="Times New Roman" w:hAnsi="Times New Roman" w:cs="Times New Roman"/>
          <w:sz w:val="24"/>
          <w:szCs w:val="24"/>
        </w:rPr>
      </w:pPr>
    </w:p>
    <w:p w14:paraId="78973DFB"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x17_no4 = 900 / (T + 273) * U2</w:t>
      </w:r>
    </w:p>
    <w:p w14:paraId="5D31B5FA" w14:textId="77777777" w:rsidR="00E13BCA" w:rsidRDefault="00E13BCA" w:rsidP="00D8716C">
      <w:pPr>
        <w:spacing w:after="0" w:line="480" w:lineRule="auto"/>
        <w:rPr>
          <w:rFonts w:ascii="Times New Roman" w:hAnsi="Times New Roman" w:cs="Times New Roman"/>
          <w:sz w:val="24"/>
          <w:szCs w:val="24"/>
        </w:rPr>
      </w:pPr>
    </w:p>
    <w:p w14:paraId="571F11F5"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5E00D18C" w14:textId="77777777" w:rsidR="00E13BCA" w:rsidRDefault="00E13BCA" w:rsidP="00D8716C">
      <w:pPr>
        <w:spacing w:after="0" w:line="480" w:lineRule="auto"/>
        <w:rPr>
          <w:rFonts w:ascii="Times New Roman" w:hAnsi="Times New Roman" w:cs="Times New Roman"/>
          <w:sz w:val="24"/>
          <w:szCs w:val="24"/>
        </w:rPr>
      </w:pPr>
    </w:p>
    <w:p w14:paraId="6073D720"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5710DCB6" w14:textId="77777777" w:rsidR="00E13BCA" w:rsidRDefault="00E13BCA" w:rsidP="00D8716C">
      <w:pPr>
        <w:spacing w:after="0" w:line="480" w:lineRule="auto"/>
        <w:rPr>
          <w:rFonts w:ascii="Times New Roman" w:hAnsi="Times New Roman" w:cs="Times New Roman"/>
          <w:sz w:val="24"/>
          <w:szCs w:val="24"/>
        </w:rPr>
      </w:pPr>
    </w:p>
    <w:p w14:paraId="3CF01626" w14:textId="77777777" w:rsidR="00E13BCA" w:rsidRPr="003A22A7" w:rsidRDefault="00E13BCA" w:rsidP="00D8716C">
      <w:pPr>
        <w:spacing w:after="0" w:line="480" w:lineRule="auto"/>
        <w:rPr>
          <w:rFonts w:ascii="Times New Roman" w:hAnsi="Times New Roman" w:cs="Times New Roman"/>
          <w:sz w:val="24"/>
          <w:szCs w:val="24"/>
        </w:rPr>
      </w:pPr>
      <w:proofErr w:type="gramStart"/>
      <w:r w:rsidRPr="003A22A7">
        <w:rPr>
          <w:rFonts w:ascii="Times New Roman" w:hAnsi="Times New Roman" w:cs="Times New Roman"/>
          <w:sz w:val="24"/>
          <w:szCs w:val="24"/>
        </w:rPr>
        <w:t>gamma</w:t>
      </w:r>
      <w:proofErr w:type="gramEnd"/>
      <w:r w:rsidRPr="003A22A7">
        <w:rPr>
          <w:rFonts w:ascii="Times New Roman" w:hAnsi="Times New Roman" w:cs="Times New Roman"/>
          <w:sz w:val="24"/>
          <w:szCs w:val="24"/>
        </w:rPr>
        <w:t xml:space="preserve"> = (0.001013*P)/(0.622*2.45)</w:t>
      </w:r>
    </w:p>
    <w:p w14:paraId="618E7616" w14:textId="77777777" w:rsidR="00E13BCA" w:rsidRDefault="00E13BCA" w:rsidP="00D8716C">
      <w:pPr>
        <w:spacing w:after="0" w:line="480" w:lineRule="auto"/>
        <w:rPr>
          <w:rFonts w:ascii="Times New Roman" w:hAnsi="Times New Roman" w:cs="Times New Roman"/>
          <w:sz w:val="24"/>
          <w:szCs w:val="24"/>
        </w:rPr>
      </w:pPr>
    </w:p>
    <w:p w14:paraId="3155125E"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F_t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27AE7AF7" w14:textId="77777777" w:rsidR="00E13BCA" w:rsidRDefault="00E13BCA" w:rsidP="00D8716C">
      <w:pPr>
        <w:pStyle w:val="ListParagraph"/>
        <w:numPr>
          <w:ilvl w:val="0"/>
          <w:numId w:val="10"/>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6BB00EE6" w14:textId="77777777" w:rsidR="00E13BCA" w:rsidRPr="003A22A7" w:rsidRDefault="00E13BCA" w:rsidP="00D8716C">
      <w:pPr>
        <w:pStyle w:val="ListParagraph"/>
        <w:numPr>
          <w:ilvl w:val="0"/>
          <w:numId w:val="10"/>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C387E18" w14:textId="77777777" w:rsidR="00E13BCA" w:rsidRDefault="00E13BCA" w:rsidP="00D8716C">
      <w:pPr>
        <w:spacing w:after="0" w:line="480" w:lineRule="auto"/>
        <w:rPr>
          <w:rFonts w:ascii="Times New Roman" w:hAnsi="Times New Roman" w:cs="Times New Roman"/>
          <w:sz w:val="24"/>
          <w:szCs w:val="24"/>
        </w:rPr>
      </w:pPr>
    </w:p>
    <w:p w14:paraId="7E4A582D"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261,0,304,0,0,222.5,0,0,212,0]</w:t>
      </w:r>
    </w:p>
    <w:p w14:paraId="0525A10D" w14:textId="77777777" w:rsidR="00E13BCA" w:rsidRDefault="00E13BCA" w:rsidP="00D8716C">
      <w:pPr>
        <w:spacing w:after="0" w:line="480" w:lineRule="auto"/>
        <w:rPr>
          <w:rFonts w:ascii="Times New Roman" w:hAnsi="Times New Roman" w:cs="Times New Roman"/>
          <w:sz w:val="24"/>
          <w:szCs w:val="24"/>
        </w:rPr>
      </w:pPr>
    </w:p>
    <w:p w14:paraId="0FA01604"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H] +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Medium]</w:t>
      </w:r>
    </w:p>
    <w:p w14:paraId="0B7943F7" w14:textId="77777777" w:rsidR="00E13BCA" w:rsidRDefault="00E13BCA" w:rsidP="00D8716C">
      <w:pPr>
        <w:spacing w:after="0" w:line="480" w:lineRule="auto"/>
        <w:rPr>
          <w:rFonts w:ascii="Times New Roman" w:hAnsi="Times New Roman" w:cs="Times New Roman"/>
          <w:sz w:val="24"/>
          <w:szCs w:val="24"/>
        </w:rPr>
      </w:pPr>
    </w:p>
    <w:p w14:paraId="46310A29"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InfiltrationDepth</w:t>
      </w:r>
      <w:proofErr w:type="spellEnd"/>
      <w:r w:rsidRPr="003A22A7">
        <w:rPr>
          <w:rFonts w:ascii="Times New Roman" w:hAnsi="Times New Roman" w:cs="Times New Roman"/>
          <w:sz w:val="24"/>
          <w:szCs w:val="24"/>
        </w:rPr>
        <w:t>] = [0,1,0]</w:t>
      </w:r>
    </w:p>
    <w:p w14:paraId="625F9FE8" w14:textId="77777777" w:rsidR="00E13BCA" w:rsidRDefault="00E13BCA" w:rsidP="00D8716C">
      <w:pPr>
        <w:spacing w:after="0" w:line="480" w:lineRule="auto"/>
        <w:rPr>
          <w:rFonts w:ascii="Times New Roman" w:hAnsi="Times New Roman" w:cs="Times New Roman"/>
          <w:sz w:val="24"/>
          <w:szCs w:val="24"/>
        </w:rPr>
      </w:pPr>
    </w:p>
    <w:p w14:paraId="09867F65"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initial_soil__</w:t>
      </w:r>
      <w:proofErr w:type="spellStart"/>
      <w:r w:rsidRPr="003A22A7">
        <w:rPr>
          <w:rFonts w:ascii="Times New Roman" w:hAnsi="Times New Roman" w:cs="Times New Roman"/>
          <w:sz w:val="24"/>
          <w:szCs w:val="24"/>
        </w:rPr>
        <w:t>water_level</w:t>
      </w:r>
      <w:proofErr w:type="spellEnd"/>
      <w:r w:rsidRPr="003A22A7">
        <w:rPr>
          <w:rFonts w:ascii="Times New Roman" w:hAnsi="Times New Roman" w:cs="Times New Roman"/>
          <w:sz w:val="24"/>
          <w:szCs w:val="24"/>
        </w:rPr>
        <w:t xml:space="preserve"> = 225</w:t>
      </w:r>
    </w:p>
    <w:p w14:paraId="07D1FFB1" w14:textId="77777777" w:rsidR="00E13BCA" w:rsidRDefault="00E13BCA" w:rsidP="00D8716C">
      <w:pPr>
        <w:spacing w:after="0" w:line="480" w:lineRule="auto"/>
        <w:rPr>
          <w:rFonts w:ascii="Times New Roman" w:hAnsi="Times New Roman" w:cs="Times New Roman"/>
          <w:sz w:val="24"/>
          <w:szCs w:val="24"/>
        </w:rPr>
      </w:pPr>
    </w:p>
    <w:p w14:paraId="1E4ACD0B"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is_crop_water_demand_calculated</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w:t>
      </w:r>
    </w:p>
    <w:p w14:paraId="36A8EB20" w14:textId="77777777" w:rsidR="00E13BCA" w:rsidRDefault="00E13BCA" w:rsidP="00D8716C">
      <w:pPr>
        <w:pStyle w:val="ListParagraph"/>
        <w:numPr>
          <w:ilvl w:val="0"/>
          <w:numId w:val="11"/>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0950F316" w14:textId="77777777" w:rsidR="00E13BCA" w:rsidRPr="003A22A7" w:rsidRDefault="00E13BCA" w:rsidP="00D8716C">
      <w:pPr>
        <w:pStyle w:val="ListParagraph"/>
        <w:numPr>
          <w:ilvl w:val="0"/>
          <w:numId w:val="11"/>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1</w:t>
      </w:r>
    </w:p>
    <w:p w14:paraId="018A38E9" w14:textId="77777777" w:rsidR="00E13BCA" w:rsidRDefault="00E13BCA" w:rsidP="00D8716C">
      <w:pPr>
        <w:spacing w:after="0" w:line="480" w:lineRule="auto"/>
        <w:rPr>
          <w:rFonts w:ascii="Times New Roman" w:hAnsi="Times New Roman" w:cs="Times New Roman"/>
          <w:sz w:val="24"/>
          <w:szCs w:val="24"/>
        </w:rPr>
      </w:pPr>
    </w:p>
    <w:p w14:paraId="2EB5F2AD"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Kc1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Under10mm]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From10to40mm] = 1</w:t>
      </w:r>
    </w:p>
    <w:p w14:paraId="152B9AE3" w14:textId="77777777" w:rsidR="00E13BCA" w:rsidRDefault="00E13BCA" w:rsidP="00D8716C">
      <w:pPr>
        <w:pStyle w:val="ListParagraph"/>
        <w:numPr>
          <w:ilvl w:val="0"/>
          <w:numId w:val="1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light__wetting</w:t>
      </w:r>
      <w:proofErr w:type="spellEnd"/>
    </w:p>
    <w:p w14:paraId="44E1B2BF" w14:textId="77777777" w:rsidR="00E13BCA" w:rsidRPr="003A22A7" w:rsidRDefault="00E13BCA" w:rsidP="00D8716C">
      <w:pPr>
        <w:pStyle w:val="ListParagraph"/>
        <w:numPr>
          <w:ilvl w:val="0"/>
          <w:numId w:val="12"/>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21931507" w14:textId="77777777" w:rsidR="00E13BCA" w:rsidRDefault="00E13BCA" w:rsidP="00D8716C">
      <w:pPr>
        <w:spacing w:after="0" w:line="480" w:lineRule="auto"/>
        <w:rPr>
          <w:rFonts w:ascii="Times New Roman" w:hAnsi="Times New Roman" w:cs="Times New Roman"/>
          <w:sz w:val="24"/>
          <w:szCs w:val="24"/>
        </w:rPr>
      </w:pPr>
    </w:p>
    <w:p w14:paraId="229A824A"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Kc2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From10to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1C851512"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OR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Over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38861241" w14:textId="77777777" w:rsidR="00E13BCA" w:rsidRDefault="00E13BCA" w:rsidP="00D8716C">
      <w:pPr>
        <w:pStyle w:val="ListParagraph"/>
        <w:numPr>
          <w:ilvl w:val="0"/>
          <w:numId w:val="13"/>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coarse_textures</w:t>
      </w:r>
      <w:proofErr w:type="spellEnd"/>
    </w:p>
    <w:p w14:paraId="0A7722BB" w14:textId="77777777" w:rsidR="00E13BCA" w:rsidRPr="003A22A7" w:rsidRDefault="00E13BCA" w:rsidP="00D8716C">
      <w:pPr>
        <w:pStyle w:val="ListParagraph"/>
        <w:numPr>
          <w:ilvl w:val="0"/>
          <w:numId w:val="13"/>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177C0E9E" w14:textId="77777777" w:rsidR="00E13BCA" w:rsidRDefault="00E13BCA" w:rsidP="00D8716C">
      <w:pPr>
        <w:spacing w:after="0" w:line="480" w:lineRule="auto"/>
        <w:rPr>
          <w:rFonts w:ascii="Times New Roman" w:hAnsi="Times New Roman" w:cs="Times New Roman"/>
          <w:sz w:val="24"/>
          <w:szCs w:val="24"/>
        </w:rPr>
      </w:pPr>
    </w:p>
    <w:p w14:paraId="0D497D19"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 xml:space="preserve">Kc3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From10to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Over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w:t>
      </w:r>
    </w:p>
    <w:p w14:paraId="5750D650" w14:textId="77777777" w:rsidR="00E13BCA" w:rsidRDefault="00E13BCA" w:rsidP="00D8716C">
      <w:pPr>
        <w:pStyle w:val="ListParagraph"/>
        <w:numPr>
          <w:ilvl w:val="0"/>
          <w:numId w:val="14"/>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medium_textures</w:t>
      </w:r>
      <w:proofErr w:type="spellEnd"/>
    </w:p>
    <w:p w14:paraId="533A97AC" w14:textId="77777777" w:rsidR="00E13BCA" w:rsidRPr="003A22A7" w:rsidRDefault="00E13BCA" w:rsidP="00D8716C">
      <w:pPr>
        <w:pStyle w:val="ListParagraph"/>
        <w:numPr>
          <w:ilvl w:val="0"/>
          <w:numId w:val="14"/>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09D98ECF" w14:textId="77777777" w:rsidR="00E13BCA" w:rsidRDefault="00E13BCA" w:rsidP="00D8716C">
      <w:pPr>
        <w:spacing w:after="0" w:line="480" w:lineRule="auto"/>
        <w:rPr>
          <w:rFonts w:ascii="Times New Roman" w:hAnsi="Times New Roman" w:cs="Times New Roman"/>
          <w:sz w:val="24"/>
          <w:szCs w:val="24"/>
        </w:rPr>
      </w:pPr>
    </w:p>
    <w:p w14:paraId="7A484F32" w14:textId="77777777" w:rsidR="00E13BCA"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nonWG</w:t>
      </w:r>
      <w:proofErr w:type="spellEnd"/>
      <w:r w:rsidRPr="003A22A7">
        <w:rPr>
          <w:rFonts w:ascii="Times New Roman" w:hAnsi="Times New Roman" w:cs="Times New Roman"/>
          <w:sz w:val="24"/>
          <w:szCs w:val="24"/>
        </w:rPr>
        <w:t xml:space="preserve">[Crop] * (1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 xml:space="preserve">?[Crop]) * (1 - </w:t>
      </w:r>
    </w:p>
    <w:p w14:paraId="4313339D"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w:t>
      </w:r>
    </w:p>
    <w:p w14:paraId="52AFF104" w14:textId="77777777" w:rsidR="00E13BCA" w:rsidRDefault="00E13BCA" w:rsidP="00D8716C">
      <w:pPr>
        <w:spacing w:after="0" w:line="480" w:lineRule="auto"/>
        <w:rPr>
          <w:rFonts w:ascii="Times New Roman" w:hAnsi="Times New Roman" w:cs="Times New Roman"/>
          <w:sz w:val="24"/>
          <w:szCs w:val="24"/>
        </w:rPr>
      </w:pPr>
    </w:p>
    <w:p w14:paraId="42BDFE45" w14:textId="77777777" w:rsidR="00E13BCA"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chose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 = 1 </w:t>
      </w:r>
    </w:p>
    <w:p w14:paraId="0DD0726A" w14:textId="77777777" w:rsidR="00E13BCA" w:rsidRPr="003A22A7" w:rsidRDefault="00E13BCA" w:rsidP="00D8716C">
      <w:pPr>
        <w:pStyle w:val="ListParagraph"/>
        <w:numPr>
          <w:ilvl w:val="0"/>
          <w:numId w:val="17"/>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 xml:space="preserve">THEN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Crop] </w:t>
      </w:r>
    </w:p>
    <w:p w14:paraId="10C1FBB7" w14:textId="77777777" w:rsidR="00E13BCA" w:rsidRPr="003A22A7" w:rsidRDefault="00E13BCA" w:rsidP="00D8716C">
      <w:pPr>
        <w:pStyle w:val="ListParagraph"/>
        <w:numPr>
          <w:ilvl w:val="0"/>
          <w:numId w:val="15"/>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ELSE</w:t>
      </w:r>
      <w:r>
        <w:rPr>
          <w:rFonts w:ascii="Times New Roman" w:hAnsi="Times New Roman" w:cs="Times New Roman"/>
          <w:sz w:val="24"/>
          <w:szCs w:val="24"/>
        </w:rPr>
        <w:t xml:space="preserve"> </w:t>
      </w: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Crop]</w:t>
      </w:r>
    </w:p>
    <w:p w14:paraId="7CE25F96" w14:textId="77777777" w:rsidR="00E13BCA" w:rsidRDefault="00E13BCA" w:rsidP="00D8716C">
      <w:pPr>
        <w:spacing w:after="0" w:line="480" w:lineRule="auto"/>
        <w:rPr>
          <w:rFonts w:ascii="Times New Roman" w:hAnsi="Times New Roman" w:cs="Times New Roman"/>
          <w:sz w:val="24"/>
          <w:szCs w:val="24"/>
        </w:rPr>
      </w:pPr>
    </w:p>
    <w:p w14:paraId="137A01F8"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perennial</w:t>
      </w:r>
      <w:proofErr w:type="spellEnd"/>
      <w:r w:rsidRPr="003A22A7">
        <w:rPr>
          <w:rFonts w:ascii="Times New Roman" w:hAnsi="Times New Roman" w:cs="Times New Roman"/>
          <w:sz w:val="24"/>
          <w:szCs w:val="24"/>
        </w:rPr>
        <w:t>[Crop]</w:t>
      </w:r>
    </w:p>
    <w:p w14:paraId="4AAA3FF7" w14:textId="77777777" w:rsidR="00E13BCA" w:rsidRDefault="00E13BCA" w:rsidP="00D8716C">
      <w:pPr>
        <w:spacing w:after="0" w:line="480" w:lineRule="auto"/>
        <w:rPr>
          <w:rFonts w:ascii="Times New Roman" w:hAnsi="Times New Roman" w:cs="Times New Roman"/>
          <w:sz w:val="24"/>
          <w:szCs w:val="24"/>
        </w:rPr>
      </w:pPr>
    </w:p>
    <w:p w14:paraId="0064BB67"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 = 1</w:t>
      </w:r>
    </w:p>
    <w:p w14:paraId="33761BA3" w14:textId="77777777" w:rsidR="00E13BCA" w:rsidRDefault="00E13BCA" w:rsidP="00D8716C">
      <w:pPr>
        <w:spacing w:after="0" w:line="480" w:lineRule="auto"/>
        <w:rPr>
          <w:rFonts w:ascii="Times New Roman" w:hAnsi="Times New Roman" w:cs="Times New Roman"/>
          <w:sz w:val="24"/>
          <w:szCs w:val="24"/>
        </w:rPr>
      </w:pPr>
    </w:p>
    <w:p w14:paraId="550EFF0D"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non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_annual</w:t>
      </w:r>
      <w:proofErr w:type="spellEnd"/>
      <w:r w:rsidRPr="003A22A7">
        <w:rPr>
          <w:rFonts w:ascii="Times New Roman" w:hAnsi="Times New Roman" w:cs="Times New Roman"/>
          <w:sz w:val="24"/>
          <w:szCs w:val="24"/>
        </w:rPr>
        <w:t>[Crop])</w:t>
      </w:r>
    </w:p>
    <w:p w14:paraId="3B5B7ED9" w14:textId="77777777" w:rsidR="00E13BCA" w:rsidRDefault="00E13BCA" w:rsidP="00D8716C">
      <w:pPr>
        <w:spacing w:after="0" w:line="480" w:lineRule="auto"/>
        <w:rPr>
          <w:rFonts w:ascii="Times New Roman" w:hAnsi="Times New Roman" w:cs="Times New Roman"/>
          <w:sz w:val="24"/>
          <w:szCs w:val="24"/>
        </w:rPr>
      </w:pPr>
    </w:p>
    <w:p w14:paraId="401E1E9A"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midseason_curve_perenni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perennial</w:t>
      </w:r>
      <w:proofErr w:type="spellEnd"/>
      <w:r w:rsidRPr="003A22A7">
        <w:rPr>
          <w:rFonts w:ascii="Times New Roman" w:hAnsi="Times New Roman" w:cs="Times New Roman"/>
          <w:sz w:val="24"/>
          <w:szCs w:val="24"/>
        </w:rPr>
        <w:t>[Crop])</w:t>
      </w:r>
    </w:p>
    <w:p w14:paraId="5E88D6A1" w14:textId="77777777" w:rsidR="00E13BCA" w:rsidRDefault="00E13BCA" w:rsidP="00D8716C">
      <w:pPr>
        <w:spacing w:after="0" w:line="480" w:lineRule="auto"/>
        <w:rPr>
          <w:rFonts w:ascii="Times New Roman" w:hAnsi="Times New Roman" w:cs="Times New Roman"/>
          <w:sz w:val="24"/>
          <w:szCs w:val="24"/>
        </w:rPr>
      </w:pPr>
    </w:p>
    <w:p w14:paraId="429ED2C7"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WG</w:t>
      </w:r>
      <w:proofErr w:type="spellEnd"/>
      <w:r w:rsidRPr="003A22A7">
        <w:rPr>
          <w:rFonts w:ascii="Times New Roman" w:hAnsi="Times New Roman" w:cs="Times New Roman"/>
          <w:sz w:val="24"/>
          <w:szCs w:val="24"/>
        </w:rPr>
        <w:t>[Crop])</w:t>
      </w:r>
    </w:p>
    <w:p w14:paraId="6208F289" w14:textId="77777777" w:rsidR="00E13BCA" w:rsidRDefault="00E13BCA" w:rsidP="00D8716C">
      <w:pPr>
        <w:spacing w:after="0" w:line="480" w:lineRule="auto"/>
        <w:rPr>
          <w:rFonts w:ascii="Times New Roman" w:hAnsi="Times New Roman" w:cs="Times New Roman"/>
          <w:sz w:val="24"/>
          <w:szCs w:val="24"/>
        </w:rPr>
      </w:pPr>
    </w:p>
    <w:p w14:paraId="0C4D4E3C"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e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end_base</w:t>
      </w:r>
      <w:proofErr w:type="spellEnd"/>
    </w:p>
    <w:p w14:paraId="0CBF0CD2" w14:textId="77777777" w:rsidR="00E13BCA" w:rsidRDefault="00E13BCA" w:rsidP="00D8716C">
      <w:pPr>
        <w:spacing w:after="0" w:line="480" w:lineRule="auto"/>
        <w:rPr>
          <w:rFonts w:ascii="Times New Roman" w:hAnsi="Times New Roman" w:cs="Times New Roman"/>
          <w:sz w:val="24"/>
          <w:szCs w:val="24"/>
        </w:rPr>
      </w:pPr>
    </w:p>
    <w:p w14:paraId="185B9089"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end_base</w:t>
      </w:r>
      <w:proofErr w:type="spellEnd"/>
      <w:r w:rsidRPr="003A22A7">
        <w:rPr>
          <w:rFonts w:ascii="Times New Roman" w:hAnsi="Times New Roman" w:cs="Times New Roman"/>
          <w:sz w:val="24"/>
          <w:szCs w:val="24"/>
        </w:rPr>
        <w:t xml:space="preserve"> = 0.73</w:t>
      </w:r>
    </w:p>
    <w:p w14:paraId="0BC48CBF" w14:textId="77777777" w:rsidR="00E13BCA" w:rsidRDefault="00E13BCA" w:rsidP="00D8716C">
      <w:pPr>
        <w:spacing w:after="0" w:line="480" w:lineRule="auto"/>
        <w:rPr>
          <w:rFonts w:ascii="Times New Roman" w:hAnsi="Times New Roman" w:cs="Times New Roman"/>
          <w:sz w:val="24"/>
          <w:szCs w:val="24"/>
        </w:rPr>
      </w:pPr>
    </w:p>
    <w:p w14:paraId="0E583EFA" w14:textId="77777777" w:rsidR="00E13BCA"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ial_a</w:t>
      </w:r>
      <w:proofErr w:type="spellEnd"/>
      <w:r w:rsidRPr="003A22A7">
        <w:rPr>
          <w:rFonts w:ascii="Times New Roman" w:hAnsi="Times New Roman" w:cs="Times New Roman"/>
          <w:sz w:val="24"/>
          <w:szCs w:val="24"/>
        </w:rPr>
        <w:t xml:space="preserve"> = IF </w:t>
      </w:r>
      <w:proofErr w:type="spellStart"/>
      <w:r w:rsidRPr="003A22A7">
        <w:rPr>
          <w:rFonts w:ascii="Times New Roman" w:hAnsi="Times New Roman" w:cs="Times New Roman"/>
          <w:sz w:val="24"/>
          <w:szCs w:val="24"/>
        </w:rPr>
        <w:t>Infilt</w:t>
      </w:r>
      <w:r>
        <w:rPr>
          <w:rFonts w:ascii="Times New Roman" w:hAnsi="Times New Roman" w:cs="Times New Roman"/>
          <w:sz w:val="24"/>
          <w:szCs w:val="24"/>
        </w:rPr>
        <w:t>ration_Depth</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From10to40mm] = 1</w:t>
      </w:r>
    </w:p>
    <w:p w14:paraId="6A74AA26" w14:textId="77777777" w:rsidR="00E13BCA" w:rsidRDefault="00E13BCA" w:rsidP="00D8716C">
      <w:pPr>
        <w:pStyle w:val="ListParagraph"/>
        <w:numPr>
          <w:ilvl w:val="0"/>
          <w:numId w:val="16"/>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HEN  (Kc1 + (((avg_infiltration_11_to_39_mm - 10) / 30)*((Kc2 + Kc3) - Kc1)))</w:t>
      </w:r>
    </w:p>
    <w:p w14:paraId="18B06FE3" w14:textId="77777777" w:rsidR="00E13BCA" w:rsidRPr="003A22A7" w:rsidRDefault="00E13BCA" w:rsidP="00D8716C">
      <w:pPr>
        <w:pStyle w:val="ListParagraph"/>
        <w:numPr>
          <w:ilvl w:val="0"/>
          <w:numId w:val="16"/>
        </w:num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Kc1 + Kc2 + Kc3)</w:t>
      </w:r>
    </w:p>
    <w:p w14:paraId="43C12983" w14:textId="77777777" w:rsidR="00E13BCA" w:rsidRDefault="00E13BCA" w:rsidP="00D8716C">
      <w:pPr>
        <w:spacing w:after="0" w:line="480" w:lineRule="auto"/>
        <w:rPr>
          <w:rFonts w:ascii="Times New Roman" w:hAnsi="Times New Roman" w:cs="Times New Roman"/>
          <w:sz w:val="24"/>
          <w:szCs w:val="24"/>
        </w:rPr>
      </w:pPr>
    </w:p>
    <w:p w14:paraId="64625C75"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coarse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coarse_by_day_array</w:t>
      </w:r>
      <w:proofErr w:type="spellEnd"/>
      <w:r w:rsidRPr="003A22A7">
        <w:rPr>
          <w:rFonts w:ascii="Times New Roman" w:hAnsi="Times New Roman" w:cs="Times New Roman"/>
          <w:sz w:val="24"/>
          <w:szCs w:val="24"/>
        </w:rPr>
        <w:t>[*])</w:t>
      </w:r>
    </w:p>
    <w:p w14:paraId="528F0971" w14:textId="77777777" w:rsidR="00E13BCA" w:rsidRDefault="00E13BCA" w:rsidP="00D8716C">
      <w:pPr>
        <w:spacing w:after="0" w:line="480" w:lineRule="auto"/>
        <w:rPr>
          <w:rFonts w:ascii="Times New Roman" w:hAnsi="Times New Roman" w:cs="Times New Roman"/>
          <w:sz w:val="24"/>
          <w:szCs w:val="24"/>
        </w:rPr>
      </w:pPr>
    </w:p>
    <w:p w14:paraId="2C81D47D"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medium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medium_by_day_array</w:t>
      </w:r>
      <w:proofErr w:type="spellEnd"/>
      <w:r w:rsidRPr="003A22A7">
        <w:rPr>
          <w:rFonts w:ascii="Times New Roman" w:hAnsi="Times New Roman" w:cs="Times New Roman"/>
          <w:sz w:val="24"/>
          <w:szCs w:val="24"/>
        </w:rPr>
        <w:t>[*])</w:t>
      </w:r>
    </w:p>
    <w:p w14:paraId="546A1DDA" w14:textId="77777777" w:rsidR="00E13BCA" w:rsidRDefault="00E13BCA" w:rsidP="00D8716C">
      <w:pPr>
        <w:spacing w:after="0" w:line="480" w:lineRule="auto"/>
        <w:rPr>
          <w:rFonts w:ascii="Times New Roman" w:hAnsi="Times New Roman" w:cs="Times New Roman"/>
          <w:sz w:val="24"/>
          <w:szCs w:val="24"/>
        </w:rPr>
      </w:pPr>
    </w:p>
    <w:p w14:paraId="0BC18D0A"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coarse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coarse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73206709" w14:textId="77777777" w:rsidR="00E13BCA" w:rsidRDefault="00E13BCA" w:rsidP="00D8716C">
      <w:pPr>
        <w:spacing w:after="0" w:line="480" w:lineRule="auto"/>
        <w:rPr>
          <w:rFonts w:ascii="Times New Roman" w:hAnsi="Times New Roman" w:cs="Times New Roman"/>
          <w:sz w:val="24"/>
          <w:szCs w:val="24"/>
        </w:rPr>
      </w:pPr>
    </w:p>
    <w:p w14:paraId="1B4C7301"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light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light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D1DC359" w14:textId="77777777" w:rsidR="00E13BCA" w:rsidRDefault="00E13BCA" w:rsidP="00D8716C">
      <w:pPr>
        <w:spacing w:after="0" w:line="480" w:lineRule="auto"/>
        <w:rPr>
          <w:rFonts w:ascii="Times New Roman" w:hAnsi="Times New Roman" w:cs="Times New Roman"/>
          <w:sz w:val="24"/>
          <w:szCs w:val="24"/>
        </w:rPr>
      </w:pPr>
    </w:p>
    <w:p w14:paraId="5EE4B3F2"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medium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medium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9DC0992" w14:textId="77777777" w:rsidR="00E13BCA" w:rsidRDefault="00E13BCA" w:rsidP="00D8716C">
      <w:pPr>
        <w:spacing w:after="0" w:line="480" w:lineRule="auto"/>
        <w:rPr>
          <w:rFonts w:ascii="Times New Roman" w:hAnsi="Times New Roman" w:cs="Times New Roman"/>
          <w:sz w:val="24"/>
          <w:szCs w:val="24"/>
        </w:rPr>
      </w:pPr>
    </w:p>
    <w:p w14:paraId="06D828CE"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light__wetting</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light_by_day_array</w:t>
      </w:r>
      <w:proofErr w:type="spellEnd"/>
      <w:r w:rsidRPr="003A22A7">
        <w:rPr>
          <w:rFonts w:ascii="Times New Roman" w:hAnsi="Times New Roman" w:cs="Times New Roman"/>
          <w:sz w:val="24"/>
          <w:szCs w:val="24"/>
        </w:rPr>
        <w:t>[*])</w:t>
      </w:r>
    </w:p>
    <w:p w14:paraId="2DA20ACE"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mi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mid_base</w:t>
      </w:r>
      <w:proofErr w:type="spellEnd"/>
    </w:p>
    <w:p w14:paraId="4967F084" w14:textId="77777777" w:rsidR="00E13BCA" w:rsidRDefault="00E13BCA" w:rsidP="00D8716C">
      <w:pPr>
        <w:spacing w:after="0" w:line="480" w:lineRule="auto"/>
        <w:rPr>
          <w:rFonts w:ascii="Times New Roman" w:hAnsi="Times New Roman" w:cs="Times New Roman"/>
          <w:sz w:val="24"/>
          <w:szCs w:val="24"/>
        </w:rPr>
      </w:pPr>
    </w:p>
    <w:p w14:paraId="3C853B81"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mid_base</w:t>
      </w:r>
      <w:proofErr w:type="spellEnd"/>
      <w:r w:rsidRPr="003A22A7">
        <w:rPr>
          <w:rFonts w:ascii="Times New Roman" w:hAnsi="Times New Roman" w:cs="Times New Roman"/>
          <w:sz w:val="24"/>
          <w:szCs w:val="24"/>
        </w:rPr>
        <w:t xml:space="preserve"> = 1.0</w:t>
      </w:r>
    </w:p>
    <w:p w14:paraId="3382E6EC" w14:textId="77777777" w:rsidR="00E13BCA" w:rsidRDefault="00E13BCA" w:rsidP="00D8716C">
      <w:pPr>
        <w:spacing w:after="0" w:line="480" w:lineRule="auto"/>
        <w:rPr>
          <w:rFonts w:ascii="Times New Roman" w:hAnsi="Times New Roman" w:cs="Times New Roman"/>
          <w:sz w:val="24"/>
          <w:szCs w:val="24"/>
        </w:rPr>
      </w:pPr>
    </w:p>
    <w:p w14:paraId="5E48A651"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xml:space="preserve"> = 1/1000</w:t>
      </w:r>
    </w:p>
    <w:p w14:paraId="3FE1C5F3" w14:textId="77777777" w:rsidR="00E13BCA" w:rsidRDefault="00E13BCA" w:rsidP="00D8716C">
      <w:pPr>
        <w:spacing w:after="0" w:line="480" w:lineRule="auto"/>
        <w:rPr>
          <w:rFonts w:ascii="Times New Roman" w:hAnsi="Times New Roman" w:cs="Times New Roman"/>
          <w:sz w:val="24"/>
          <w:szCs w:val="24"/>
        </w:rPr>
      </w:pPr>
    </w:p>
    <w:p w14:paraId="24216531"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Ks = 1</w:t>
      </w:r>
    </w:p>
    <w:p w14:paraId="5373C96D" w14:textId="77777777" w:rsidR="00E13BCA" w:rsidRDefault="00E13BCA" w:rsidP="00D8716C">
      <w:pPr>
        <w:spacing w:after="0" w:line="480" w:lineRule="auto"/>
        <w:rPr>
          <w:rFonts w:ascii="Times New Roman" w:hAnsi="Times New Roman" w:cs="Times New Roman"/>
          <w:sz w:val="24"/>
          <w:szCs w:val="24"/>
        </w:rPr>
      </w:pPr>
    </w:p>
    <w:p w14:paraId="3033D4A1"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3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1C0345BF" w14:textId="77777777" w:rsidR="00E13BCA" w:rsidRDefault="00E13BCA" w:rsidP="00D8716C">
      <w:pPr>
        <w:spacing w:after="0" w:line="480" w:lineRule="auto"/>
        <w:rPr>
          <w:rFonts w:ascii="Times New Roman" w:hAnsi="Times New Roman" w:cs="Times New Roman"/>
          <w:sz w:val="24"/>
          <w:szCs w:val="24"/>
        </w:rPr>
      </w:pPr>
    </w:p>
    <w:p w14:paraId="4F70F76F"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4497807C" w14:textId="77777777" w:rsidR="00E13BCA" w:rsidRDefault="00E13BCA" w:rsidP="00D8716C">
      <w:pPr>
        <w:spacing w:after="0" w:line="480" w:lineRule="auto"/>
        <w:rPr>
          <w:rFonts w:ascii="Times New Roman" w:hAnsi="Times New Roman" w:cs="Times New Roman"/>
          <w:sz w:val="24"/>
          <w:szCs w:val="24"/>
        </w:rPr>
      </w:pPr>
    </w:p>
    <w:p w14:paraId="3BD13A16"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eters_per_foot</w:t>
      </w:r>
      <w:proofErr w:type="spellEnd"/>
      <w:r w:rsidRPr="003A22A7">
        <w:rPr>
          <w:rFonts w:ascii="Times New Roman" w:hAnsi="Times New Roman" w:cs="Times New Roman"/>
          <w:sz w:val="24"/>
          <w:szCs w:val="24"/>
        </w:rPr>
        <w:t xml:space="preserve"> = 0.3048</w:t>
      </w:r>
    </w:p>
    <w:p w14:paraId="0328F58F" w14:textId="77777777" w:rsidR="00E13BCA" w:rsidRDefault="00E13BCA" w:rsidP="00D8716C">
      <w:pPr>
        <w:spacing w:after="0" w:line="480" w:lineRule="auto"/>
        <w:rPr>
          <w:rFonts w:ascii="Times New Roman" w:hAnsi="Times New Roman" w:cs="Times New Roman"/>
          <w:sz w:val="24"/>
          <w:szCs w:val="24"/>
        </w:rPr>
      </w:pPr>
    </w:p>
    <w:p w14:paraId="64AE32E2"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 AND TIME &l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w:t>
      </w:r>
    </w:p>
    <w:p w14:paraId="6C6D19EF" w14:textId="77777777" w:rsidR="00E13BCA" w:rsidRDefault="00E13BCA" w:rsidP="00D8716C">
      <w:pPr>
        <w:pStyle w:val="ListParagraph"/>
        <w:numPr>
          <w:ilvl w:val="0"/>
          <w:numId w:val="18"/>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 xml:space="preserve">[Crop] </w:t>
      </w:r>
    </w:p>
    <w:p w14:paraId="649A5754" w14:textId="3088E039" w:rsidR="00E13BCA" w:rsidRPr="00E13BCA" w:rsidRDefault="00E13BCA" w:rsidP="00D8716C">
      <w:pPr>
        <w:pStyle w:val="ListParagraph"/>
        <w:numPr>
          <w:ilvl w:val="0"/>
          <w:numId w:val="18"/>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0E0EA647" w14:textId="77777777" w:rsidR="00E13BCA" w:rsidRDefault="00E13BCA" w:rsidP="00D8716C">
      <w:pPr>
        <w:spacing w:after="0" w:line="480" w:lineRule="auto"/>
        <w:rPr>
          <w:rFonts w:ascii="Times New Roman" w:hAnsi="Times New Roman" w:cs="Times New Roman"/>
          <w:sz w:val="24"/>
          <w:szCs w:val="24"/>
        </w:rPr>
      </w:pPr>
    </w:p>
    <w:p w14:paraId="10150D62"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5DF326E1" w14:textId="77777777" w:rsidR="00E13BCA" w:rsidRDefault="00E13BCA" w:rsidP="00D8716C">
      <w:pPr>
        <w:pStyle w:val="ListParagraph"/>
        <w:numPr>
          <w:ilvl w:val="0"/>
          <w:numId w:val="19"/>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610ED15F" w14:textId="5427759B" w:rsidR="00E13BCA" w:rsidRPr="00E13BCA" w:rsidRDefault="00E13BCA" w:rsidP="00D8716C">
      <w:pPr>
        <w:pStyle w:val="ListParagraph"/>
        <w:numPr>
          <w:ilvl w:val="0"/>
          <w:numId w:val="19"/>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lastRenderedPageBreak/>
        <w:t>ELSE 0</w:t>
      </w:r>
    </w:p>
    <w:p w14:paraId="08D79C6B" w14:textId="77777777" w:rsidR="00E13BCA" w:rsidRDefault="00E13BCA" w:rsidP="00D8716C">
      <w:pPr>
        <w:spacing w:after="0" w:line="480" w:lineRule="auto"/>
        <w:rPr>
          <w:rFonts w:ascii="Times New Roman" w:hAnsi="Times New Roman" w:cs="Times New Roman"/>
          <w:sz w:val="24"/>
          <w:szCs w:val="24"/>
        </w:rPr>
      </w:pPr>
    </w:p>
    <w:p w14:paraId="108301DB"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 OR TIME &l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w:t>
      </w:r>
    </w:p>
    <w:p w14:paraId="2E926DC7" w14:textId="77777777" w:rsidR="00E13BCA" w:rsidRDefault="00E13BCA" w:rsidP="00D8716C">
      <w:pPr>
        <w:pStyle w:val="ListParagraph"/>
        <w:numPr>
          <w:ilvl w:val="0"/>
          <w:numId w:val="20"/>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2AD15ABA" w14:textId="428A3AA4" w:rsidR="00E13BCA" w:rsidRPr="00E13BCA" w:rsidRDefault="00E13BCA" w:rsidP="00D8716C">
      <w:pPr>
        <w:pStyle w:val="ListParagraph"/>
        <w:numPr>
          <w:ilvl w:val="0"/>
          <w:numId w:val="20"/>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4BF88D21" w14:textId="77777777" w:rsidR="00E13BCA" w:rsidRDefault="00E13BCA" w:rsidP="00D8716C">
      <w:pPr>
        <w:spacing w:after="0" w:line="480" w:lineRule="auto"/>
        <w:rPr>
          <w:rFonts w:ascii="Times New Roman" w:hAnsi="Times New Roman" w:cs="Times New Roman"/>
          <w:sz w:val="24"/>
          <w:szCs w:val="24"/>
        </w:rPr>
      </w:pPr>
    </w:p>
    <w:p w14:paraId="3C92584E"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Crop] = [1.5 , 1.5 ,  1.5 , 1.5  , 1.5 , 1.5 , 1.5 , 1.5 , 1.5, 1.5]</w:t>
      </w:r>
    </w:p>
    <w:p w14:paraId="194B05E1" w14:textId="77777777" w:rsidR="00E13BCA" w:rsidRDefault="00E13BCA" w:rsidP="00D8716C">
      <w:pPr>
        <w:spacing w:after="0" w:line="480" w:lineRule="auto"/>
        <w:rPr>
          <w:rFonts w:ascii="Times New Roman" w:hAnsi="Times New Roman" w:cs="Times New Roman"/>
          <w:sz w:val="24"/>
          <w:szCs w:val="24"/>
        </w:rPr>
      </w:pPr>
    </w:p>
    <w:p w14:paraId="55526DCB"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10</w:t>
      </w:r>
    </w:p>
    <w:p w14:paraId="6E2D48E0" w14:textId="77777777" w:rsidR="00E13BCA" w:rsidRDefault="00E13BCA" w:rsidP="00D8716C">
      <w:pPr>
        <w:spacing w:after="0" w:line="480" w:lineRule="auto"/>
        <w:rPr>
          <w:rFonts w:ascii="Times New Roman" w:hAnsi="Times New Roman" w:cs="Times New Roman"/>
          <w:sz w:val="24"/>
          <w:szCs w:val="24"/>
        </w:rPr>
      </w:pPr>
    </w:p>
    <w:p w14:paraId="564AED32"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P = 101.3*((293 - 0.0065*altitude)/293)^5.26</w:t>
      </w:r>
    </w:p>
    <w:p w14:paraId="5A51A5CC" w14:textId="77777777" w:rsidR="00E13BCA" w:rsidRDefault="00E13BCA" w:rsidP="00D8716C">
      <w:pPr>
        <w:spacing w:after="0" w:line="480" w:lineRule="auto"/>
        <w:rPr>
          <w:rFonts w:ascii="Times New Roman" w:hAnsi="Times New Roman" w:cs="Times New Roman"/>
          <w:sz w:val="24"/>
          <w:szCs w:val="24"/>
        </w:rPr>
      </w:pPr>
    </w:p>
    <w:p w14:paraId="137A78F3"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1 , 0 , 0 , 0 , 0 , 0 , 0 , 0 , 0 , 0]</w:t>
      </w:r>
    </w:p>
    <w:p w14:paraId="095256A8" w14:textId="77777777" w:rsidR="00E13BCA" w:rsidRDefault="00E13BCA" w:rsidP="00D8716C">
      <w:pPr>
        <w:spacing w:after="0" w:line="480" w:lineRule="auto"/>
        <w:rPr>
          <w:rFonts w:ascii="Times New Roman" w:hAnsi="Times New Roman" w:cs="Times New Roman"/>
          <w:sz w:val="24"/>
          <w:szCs w:val="24"/>
        </w:rPr>
      </w:pPr>
    </w:p>
    <w:p w14:paraId="5C7EB753"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121.5,0,131,0,0,111,0,0,251,0]</w:t>
      </w:r>
    </w:p>
    <w:p w14:paraId="36D332D0" w14:textId="77777777" w:rsidR="00E13BCA" w:rsidRDefault="00E13BCA" w:rsidP="00D8716C">
      <w:pPr>
        <w:spacing w:after="0" w:line="480" w:lineRule="auto"/>
        <w:rPr>
          <w:rFonts w:ascii="Times New Roman" w:hAnsi="Times New Roman" w:cs="Times New Roman"/>
          <w:sz w:val="24"/>
          <w:szCs w:val="24"/>
        </w:rPr>
      </w:pPr>
    </w:p>
    <w:p w14:paraId="044BDC13"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 xml:space="preserve">\day = constant * </w:t>
      </w:r>
      <w:proofErr w:type="spellStart"/>
      <w:r w:rsidRPr="003A22A7">
        <w:rPr>
          <w:rFonts w:ascii="Times New Roman" w:hAnsi="Times New Roman" w:cs="Times New Roman"/>
          <w:sz w:val="24"/>
          <w:szCs w:val="24"/>
        </w:rPr>
        <w:t>Solar_Rad</w:t>
      </w:r>
      <w:proofErr w:type="spellEnd"/>
    </w:p>
    <w:p w14:paraId="5F512FD9" w14:textId="77777777" w:rsidR="00E13BCA" w:rsidRDefault="00E13BCA" w:rsidP="00D8716C">
      <w:pPr>
        <w:spacing w:after="0" w:line="480" w:lineRule="auto"/>
        <w:rPr>
          <w:rFonts w:ascii="Times New Roman" w:hAnsi="Times New Roman" w:cs="Times New Roman"/>
          <w:sz w:val="24"/>
          <w:szCs w:val="24"/>
        </w:rPr>
      </w:pPr>
    </w:p>
    <w:p w14:paraId="6D466E1C"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fall_</w:t>
      </w:r>
      <w:proofErr w:type="gramStart"/>
      <w:r w:rsidRPr="003A22A7">
        <w:rPr>
          <w:rFonts w:ascii="Times New Roman" w:hAnsi="Times New Roman" w:cs="Times New Roman"/>
          <w:sz w:val="24"/>
          <w:szCs w:val="24"/>
        </w:rPr>
        <w:t>parame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8 , 0.8 , 0.8 , 0.8 , 0.8 , 0.8 , 0.8 , 0.8 , 0.8, 0.8]</w:t>
      </w:r>
    </w:p>
    <w:p w14:paraId="48A59350" w14:textId="77777777" w:rsidR="00E13BCA" w:rsidRDefault="00E13BCA" w:rsidP="00D8716C">
      <w:pPr>
        <w:spacing w:after="0" w:line="480" w:lineRule="auto"/>
        <w:rPr>
          <w:rFonts w:ascii="Times New Roman" w:hAnsi="Times New Roman" w:cs="Times New Roman"/>
          <w:sz w:val="24"/>
          <w:szCs w:val="24"/>
        </w:rPr>
      </w:pPr>
    </w:p>
    <w:p w14:paraId="41FB24A1"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un_Number</w:t>
      </w:r>
      <w:proofErr w:type="spellEnd"/>
      <w:r w:rsidRPr="003A22A7">
        <w:rPr>
          <w:rFonts w:ascii="Times New Roman" w:hAnsi="Times New Roman" w:cs="Times New Roman"/>
          <w:sz w:val="24"/>
          <w:szCs w:val="24"/>
        </w:rPr>
        <w:t xml:space="preserve"> = 1008</w:t>
      </w:r>
    </w:p>
    <w:p w14:paraId="13114B18" w14:textId="77777777" w:rsidR="00E13BCA" w:rsidRDefault="00E13BCA" w:rsidP="00D8716C">
      <w:pPr>
        <w:spacing w:after="0" w:line="480" w:lineRule="auto"/>
        <w:rPr>
          <w:rFonts w:ascii="Times New Roman" w:hAnsi="Times New Roman" w:cs="Times New Roman"/>
          <w:sz w:val="24"/>
          <w:szCs w:val="24"/>
        </w:rPr>
      </w:pPr>
    </w:p>
    <w:p w14:paraId="5AB90316"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lastRenderedPageBreak/>
        <w:t>sort[Crop] = [1,2,3,4,5,6,7,8,9,10]</w:t>
      </w:r>
    </w:p>
    <w:p w14:paraId="197A81D5" w14:textId="77777777" w:rsidR="00E13BCA" w:rsidRDefault="00E13BCA" w:rsidP="00D8716C">
      <w:pPr>
        <w:spacing w:after="0" w:line="480" w:lineRule="auto"/>
        <w:rPr>
          <w:rFonts w:ascii="Times New Roman" w:hAnsi="Times New Roman" w:cs="Times New Roman"/>
          <w:sz w:val="24"/>
          <w:szCs w:val="24"/>
        </w:rPr>
      </w:pPr>
    </w:p>
    <w:p w14:paraId="06B85197"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e_Number</w:t>
      </w:r>
      <w:proofErr w:type="spellEnd"/>
      <w:r w:rsidRPr="003A22A7">
        <w:rPr>
          <w:rFonts w:ascii="Times New Roman" w:hAnsi="Times New Roman" w:cs="Times New Roman"/>
          <w:sz w:val="24"/>
          <w:szCs w:val="24"/>
        </w:rPr>
        <w:t xml:space="preserve"> = 56</w:t>
      </w:r>
    </w:p>
    <w:p w14:paraId="0BD37F01" w14:textId="77777777" w:rsidR="00E13BCA" w:rsidRDefault="00E13BCA" w:rsidP="00D8716C">
      <w:pPr>
        <w:spacing w:after="0" w:line="480" w:lineRule="auto"/>
        <w:rPr>
          <w:rFonts w:ascii="Times New Roman" w:hAnsi="Times New Roman" w:cs="Times New Roman"/>
          <w:sz w:val="24"/>
          <w:szCs w:val="24"/>
        </w:rPr>
      </w:pPr>
    </w:p>
    <w:p w14:paraId="681EC53A"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ion_Number</w:t>
      </w:r>
      <w:proofErr w:type="spellEnd"/>
      <w:r w:rsidRPr="003A22A7">
        <w:rPr>
          <w:rFonts w:ascii="Times New Roman" w:hAnsi="Times New Roman" w:cs="Times New Roman"/>
          <w:sz w:val="24"/>
          <w:szCs w:val="24"/>
        </w:rPr>
        <w:t xml:space="preserve"> = 489925</w:t>
      </w:r>
    </w:p>
    <w:p w14:paraId="4BBC0CCC" w14:textId="77777777" w:rsidR="00E13BCA" w:rsidRDefault="00E13BCA" w:rsidP="00D8716C">
      <w:pPr>
        <w:spacing w:after="0" w:line="480" w:lineRule="auto"/>
        <w:rPr>
          <w:rFonts w:ascii="Times New Roman" w:hAnsi="Times New Roman" w:cs="Times New Roman"/>
          <w:sz w:val="24"/>
          <w:szCs w:val="24"/>
        </w:rPr>
      </w:pPr>
    </w:p>
    <w:p w14:paraId="7F8124D2" w14:textId="77777777"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T = (</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 / 2</w:t>
      </w:r>
    </w:p>
    <w:p w14:paraId="0843DA3C" w14:textId="77777777" w:rsidR="00E13BCA" w:rsidRDefault="00E13BCA" w:rsidP="00D8716C">
      <w:pPr>
        <w:spacing w:after="0" w:line="480" w:lineRule="auto"/>
        <w:rPr>
          <w:rFonts w:ascii="Times New Roman" w:hAnsi="Times New Roman" w:cs="Times New Roman"/>
          <w:sz w:val="24"/>
          <w:szCs w:val="24"/>
        </w:rPr>
      </w:pPr>
    </w:p>
    <w:p w14:paraId="186E9BEE" w14:textId="77777777" w:rsidR="00E13BCA" w:rsidRPr="003A22A7" w:rsidRDefault="00E13BCA" w:rsidP="00D8716C">
      <w:pPr>
        <w:spacing w:after="0" w:line="48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tdew</w:t>
      </w:r>
      <w:proofErr w:type="spellEnd"/>
      <w:proofErr w:type="gramEnd"/>
      <w:r w:rsidRPr="003A22A7">
        <w:rPr>
          <w:rFonts w:ascii="Times New Roman" w:hAnsi="Times New Roman" w:cs="Times New Roman"/>
          <w:sz w:val="24"/>
          <w:szCs w:val="24"/>
        </w:rPr>
        <w:t xml:space="preserve"> = 5.886666667</w:t>
      </w:r>
    </w:p>
    <w:p w14:paraId="2E17E765" w14:textId="77777777" w:rsidR="00E13BCA" w:rsidRDefault="00E13BCA" w:rsidP="00D8716C">
      <w:pPr>
        <w:spacing w:after="0" w:line="480" w:lineRule="auto"/>
        <w:rPr>
          <w:rFonts w:ascii="Times New Roman" w:hAnsi="Times New Roman" w:cs="Times New Roman"/>
          <w:sz w:val="24"/>
          <w:szCs w:val="24"/>
        </w:rPr>
      </w:pPr>
    </w:p>
    <w:p w14:paraId="6660B4E1"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Soil_Texture</w:t>
      </w:r>
      <w:proofErr w:type="spellEnd"/>
      <w:r w:rsidRPr="003A22A7">
        <w:rPr>
          <w:rFonts w:ascii="Times New Roman" w:hAnsi="Times New Roman" w:cs="Times New Roman"/>
          <w:sz w:val="24"/>
          <w:szCs w:val="24"/>
        </w:rPr>
        <w:t>] = [1 , 0 , 0]</w:t>
      </w:r>
    </w:p>
    <w:p w14:paraId="6614DEFD" w14:textId="77777777" w:rsidR="00E13BCA" w:rsidRDefault="00E13BCA" w:rsidP="00D8716C">
      <w:pPr>
        <w:spacing w:after="0" w:line="480" w:lineRule="auto"/>
        <w:rPr>
          <w:rFonts w:ascii="Times New Roman" w:hAnsi="Times New Roman" w:cs="Times New Roman"/>
          <w:sz w:val="24"/>
          <w:szCs w:val="24"/>
        </w:rPr>
      </w:pPr>
    </w:p>
    <w:p w14:paraId="2707F727"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heoretical_irrigation_</w:t>
      </w:r>
      <w:proofErr w:type="gramStart"/>
      <w:r w:rsidRPr="003A22A7">
        <w:rPr>
          <w:rFonts w:ascii="Times New Roman" w:hAnsi="Times New Roman" w:cs="Times New Roman"/>
          <w:sz w:val="24"/>
          <w:szCs w:val="24"/>
        </w:rPr>
        <w:t>requirement</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lt;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w:t>
      </w:r>
    </w:p>
    <w:p w14:paraId="39D98F35" w14:textId="77777777" w:rsidR="00E13BCA" w:rsidRDefault="00E13BCA" w:rsidP="00D8716C">
      <w:pPr>
        <w:pStyle w:val="ListParagraph"/>
        <w:numPr>
          <w:ilvl w:val="0"/>
          <w:numId w:val="21"/>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 xml:space="preserve">THEN 0 </w:t>
      </w:r>
    </w:p>
    <w:p w14:paraId="049551C9" w14:textId="6A57BD91" w:rsidR="00E13BCA" w:rsidRPr="00E13BCA" w:rsidRDefault="00E13BCA" w:rsidP="00D8716C">
      <w:pPr>
        <w:pStyle w:val="ListParagraph"/>
        <w:numPr>
          <w:ilvl w:val="0"/>
          <w:numId w:val="21"/>
        </w:numPr>
        <w:spacing w:after="0" w:line="480" w:lineRule="auto"/>
        <w:rPr>
          <w:rFonts w:ascii="Times New Roman" w:hAnsi="Times New Roman" w:cs="Times New Roman"/>
          <w:sz w:val="24"/>
          <w:szCs w:val="24"/>
        </w:rPr>
      </w:pPr>
      <w:r w:rsidRPr="00E13BCA">
        <w:rPr>
          <w:rFonts w:ascii="Times New Roman" w:hAnsi="Times New Roman" w:cs="Times New Roman"/>
          <w:sz w:val="24"/>
          <w:szCs w:val="24"/>
        </w:rPr>
        <w:t xml:space="preserve">ELSE </w:t>
      </w:r>
      <w:proofErr w:type="spellStart"/>
      <w:r w:rsidRPr="00E13BCA">
        <w:rPr>
          <w:rFonts w:ascii="Times New Roman" w:hAnsi="Times New Roman" w:cs="Times New Roman"/>
          <w:sz w:val="24"/>
          <w:szCs w:val="24"/>
        </w:rPr>
        <w:t>ETc</w:t>
      </w:r>
      <w:proofErr w:type="spellEnd"/>
      <w:r w:rsidRPr="00E13BCA">
        <w:rPr>
          <w:rFonts w:ascii="Times New Roman" w:hAnsi="Times New Roman" w:cs="Times New Roman"/>
          <w:sz w:val="24"/>
          <w:szCs w:val="24"/>
        </w:rPr>
        <w:t xml:space="preserve">[Crop] - </w:t>
      </w:r>
      <w:proofErr w:type="spellStart"/>
      <w:r w:rsidRPr="00E13BCA">
        <w:rPr>
          <w:rFonts w:ascii="Times New Roman" w:hAnsi="Times New Roman" w:cs="Times New Roman"/>
          <w:sz w:val="24"/>
          <w:szCs w:val="24"/>
        </w:rPr>
        <w:t>effective_rainfall</w:t>
      </w:r>
      <w:proofErr w:type="spellEnd"/>
      <w:r w:rsidRPr="00E13BCA">
        <w:rPr>
          <w:rFonts w:ascii="Times New Roman" w:hAnsi="Times New Roman" w:cs="Times New Roman"/>
          <w:sz w:val="24"/>
          <w:szCs w:val="24"/>
        </w:rPr>
        <w:t>[Crop]</w:t>
      </w:r>
    </w:p>
    <w:p w14:paraId="4310514C" w14:textId="77777777" w:rsidR="00E13BCA" w:rsidRDefault="00E13BCA" w:rsidP="00D8716C">
      <w:pPr>
        <w:spacing w:after="0" w:line="480" w:lineRule="auto"/>
        <w:rPr>
          <w:rFonts w:ascii="Times New Roman" w:hAnsi="Times New Roman" w:cs="Times New Roman"/>
          <w:sz w:val="24"/>
          <w:szCs w:val="24"/>
        </w:rPr>
      </w:pPr>
    </w:p>
    <w:p w14:paraId="6F6F3BBF"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otal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Blue_WF_per_tonn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Green_WF_ter_tonne</w:t>
      </w:r>
      <w:proofErr w:type="spellEnd"/>
      <w:r w:rsidRPr="003A22A7">
        <w:rPr>
          <w:rFonts w:ascii="Times New Roman" w:hAnsi="Times New Roman" w:cs="Times New Roman"/>
          <w:sz w:val="24"/>
          <w:szCs w:val="24"/>
        </w:rPr>
        <w:t>[Crop]</w:t>
      </w:r>
    </w:p>
    <w:p w14:paraId="640BA07B" w14:textId="77777777" w:rsidR="00E13BCA" w:rsidRDefault="00E13BCA" w:rsidP="00D8716C">
      <w:pPr>
        <w:spacing w:after="0" w:line="480" w:lineRule="auto"/>
        <w:rPr>
          <w:rFonts w:ascii="Times New Roman" w:hAnsi="Times New Roman" w:cs="Times New Roman"/>
          <w:sz w:val="24"/>
          <w:szCs w:val="24"/>
        </w:rPr>
      </w:pPr>
    </w:p>
    <w:p w14:paraId="19540347"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a</w:t>
      </w:r>
      <w:proofErr w:type="spellEnd"/>
    </w:p>
    <w:p w14:paraId="2D1880A7" w14:textId="77777777" w:rsidR="00E13BCA" w:rsidRDefault="00E13BCA" w:rsidP="00D8716C">
      <w:pPr>
        <w:spacing w:after="0" w:line="480" w:lineRule="auto"/>
        <w:rPr>
          <w:rFonts w:ascii="Times New Roman" w:hAnsi="Times New Roman" w:cs="Times New Roman"/>
          <w:sz w:val="24"/>
          <w:szCs w:val="24"/>
        </w:rPr>
      </w:pPr>
    </w:p>
    <w:p w14:paraId="470E7C0E"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26.9599990844727</w:t>
      </w:r>
    </w:p>
    <w:p w14:paraId="200C44B6" w14:textId="77777777" w:rsidR="00E13BCA" w:rsidRDefault="00E13BCA" w:rsidP="00D8716C">
      <w:pPr>
        <w:spacing w:after="0" w:line="480" w:lineRule="auto"/>
        <w:rPr>
          <w:rFonts w:ascii="Times New Roman" w:hAnsi="Times New Roman" w:cs="Times New Roman"/>
          <w:sz w:val="24"/>
          <w:szCs w:val="24"/>
        </w:rPr>
      </w:pPr>
    </w:p>
    <w:p w14:paraId="11BA06F2"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etting_Event_Interva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 0</w:t>
      </w:r>
    </w:p>
    <w:p w14:paraId="11B4BCE2" w14:textId="77777777" w:rsidR="00E13BCA" w:rsidRDefault="00E13BCA" w:rsidP="00D8716C">
      <w:pPr>
        <w:spacing w:after="0" w:line="480" w:lineRule="auto"/>
        <w:rPr>
          <w:rFonts w:ascii="Times New Roman" w:hAnsi="Times New Roman" w:cs="Times New Roman"/>
          <w:sz w:val="24"/>
          <w:szCs w:val="24"/>
        </w:rPr>
      </w:pPr>
    </w:p>
    <w:p w14:paraId="28A92DEF"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d_speed_m</w:t>
      </w:r>
      <w:proofErr w:type="spellEnd"/>
      <w:r w:rsidRPr="003A22A7">
        <w:rPr>
          <w:rFonts w:ascii="Times New Roman" w:hAnsi="Times New Roman" w:cs="Times New Roman"/>
          <w:sz w:val="24"/>
          <w:szCs w:val="24"/>
        </w:rPr>
        <w:t>_\_second = (</w:t>
      </w:r>
      <w:proofErr w:type="spellStart"/>
      <w:r w:rsidRPr="003A22A7">
        <w:rPr>
          <w:rFonts w:ascii="Times New Roman" w:hAnsi="Times New Roman" w:cs="Times New Roman"/>
          <w:sz w:val="24"/>
          <w:szCs w:val="24"/>
        </w:rPr>
        <w:t>Wind_Spd</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w:t>
      </w:r>
      <w:proofErr w:type="spellStart"/>
      <w:r w:rsidRPr="003A22A7">
        <w:rPr>
          <w:rFonts w:ascii="Times New Roman" w:hAnsi="Times New Roman" w:cs="Times New Roman"/>
          <w:sz w:val="24"/>
          <w:szCs w:val="24"/>
        </w:rPr>
        <w:t>day_per_sec</w:t>
      </w:r>
      <w:proofErr w:type="spellEnd"/>
    </w:p>
    <w:p w14:paraId="5DBED782" w14:textId="77777777" w:rsidR="00E13BCA" w:rsidRDefault="00E13BCA" w:rsidP="00D8716C">
      <w:pPr>
        <w:spacing w:after="0" w:line="480" w:lineRule="auto"/>
        <w:rPr>
          <w:rFonts w:ascii="Times New Roman" w:hAnsi="Times New Roman" w:cs="Times New Roman"/>
          <w:sz w:val="24"/>
          <w:szCs w:val="24"/>
        </w:rPr>
      </w:pPr>
    </w:p>
    <w:p w14:paraId="7D53F041" w14:textId="7777777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 = [0 , 0 , 0 , 0 , 0 , 0 , 0 , 0 , 1 , 0]</w:t>
      </w:r>
    </w:p>
    <w:p w14:paraId="7D5E72E9" w14:textId="77777777" w:rsidR="00E13BCA" w:rsidRDefault="00E13BCA" w:rsidP="00D8716C">
      <w:pPr>
        <w:spacing w:after="0" w:line="480" w:lineRule="auto"/>
        <w:rPr>
          <w:rFonts w:ascii="Times New Roman" w:hAnsi="Times New Roman" w:cs="Times New Roman"/>
          <w:sz w:val="24"/>
          <w:szCs w:val="24"/>
        </w:rPr>
      </w:pPr>
    </w:p>
    <w:p w14:paraId="2949C03F" w14:textId="77777777" w:rsidR="00D8238E"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Deple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GRAPH(IF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 </w:t>
      </w:r>
    </w:p>
    <w:p w14:paraId="2D5630D2" w14:textId="77777777" w:rsidR="00D8238E" w:rsidRDefault="00E13BCA" w:rsidP="00D8716C">
      <w:pPr>
        <w:pStyle w:val="ListParagraph"/>
        <w:numPr>
          <w:ilvl w:val="0"/>
          <w:numId w:val="22"/>
        </w:numPr>
        <w:spacing w:after="0" w:line="480" w:lineRule="auto"/>
        <w:rPr>
          <w:rFonts w:ascii="Times New Roman" w:hAnsi="Times New Roman" w:cs="Times New Roman"/>
          <w:sz w:val="24"/>
          <w:szCs w:val="24"/>
        </w:rPr>
      </w:pPr>
      <w:r w:rsidRPr="00D8238E">
        <w:rPr>
          <w:rFonts w:ascii="Times New Roman" w:hAnsi="Times New Roman" w:cs="Times New Roman"/>
          <w:sz w:val="24"/>
          <w:szCs w:val="24"/>
        </w:rPr>
        <w:t xml:space="preserve">THEN 0 </w:t>
      </w:r>
    </w:p>
    <w:p w14:paraId="1299D947" w14:textId="13767B7A" w:rsidR="00E13BCA" w:rsidRPr="00D8238E" w:rsidRDefault="00E13BCA" w:rsidP="00D8716C">
      <w:pPr>
        <w:pStyle w:val="ListParagraph"/>
        <w:numPr>
          <w:ilvl w:val="0"/>
          <w:numId w:val="22"/>
        </w:numPr>
        <w:spacing w:after="0" w:line="48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0.00), (0.2, 0.00), (0.4, 0.00), (0.6, 0.00), (0.8, 0.00), (1.00, 0.00), (1.20, 0.9), (1.40, 1.00), (1.60, 1.00), (1.80, 1.00), (2.00, 1.00), (2.20, 1.00), (2.40, 1.00), (2.60, 1.00), (2.80, 1.00), (3.00, 1.00), (3.20, 1.00), (3.40, 1.00), (3.60, 1.00), (3.80, 1.00), (4.00, 1.00)</w:t>
      </w:r>
    </w:p>
    <w:p w14:paraId="436BC625" w14:textId="77777777" w:rsidR="00D8238E" w:rsidRDefault="00D8238E" w:rsidP="00D8716C">
      <w:pPr>
        <w:spacing w:after="0" w:line="480" w:lineRule="auto"/>
        <w:rPr>
          <w:rFonts w:ascii="Times New Roman" w:hAnsi="Times New Roman" w:cs="Times New Roman"/>
          <w:sz w:val="24"/>
          <w:szCs w:val="24"/>
        </w:rPr>
      </w:pPr>
    </w:p>
    <w:p w14:paraId="4EA94B98" w14:textId="77777777" w:rsidR="00D8238E"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Satura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w:t>
      </w:r>
      <w:r w:rsidR="00D8238E">
        <w:rPr>
          <w:rFonts w:ascii="Times New Roman" w:hAnsi="Times New Roman" w:cs="Times New Roman"/>
          <w:sz w:val="24"/>
          <w:szCs w:val="24"/>
        </w:rPr>
        <w:t xml:space="preserve">] = GRAPH(IF </w:t>
      </w:r>
      <w:proofErr w:type="spellStart"/>
      <w:r w:rsidR="00D8238E">
        <w:rPr>
          <w:rFonts w:ascii="Times New Roman" w:hAnsi="Times New Roman" w:cs="Times New Roman"/>
          <w:sz w:val="24"/>
          <w:szCs w:val="24"/>
        </w:rPr>
        <w:t>water_capacity</w:t>
      </w:r>
      <w:proofErr w:type="spellEnd"/>
      <w:r w:rsidR="00D8238E">
        <w:rPr>
          <w:rFonts w:ascii="Times New Roman" w:hAnsi="Times New Roman" w:cs="Times New Roman"/>
          <w:sz w:val="24"/>
          <w:szCs w:val="24"/>
        </w:rPr>
        <w:t xml:space="preserve"> = 0</w:t>
      </w:r>
    </w:p>
    <w:p w14:paraId="5D2771EC" w14:textId="77777777" w:rsidR="00D8238E" w:rsidRDefault="00D8238E" w:rsidP="00D8716C">
      <w:pPr>
        <w:pStyle w:val="ListParagraph"/>
        <w:numPr>
          <w:ilvl w:val="0"/>
          <w:numId w:val="23"/>
        </w:numPr>
        <w:spacing w:after="0" w:line="480" w:lineRule="auto"/>
        <w:rPr>
          <w:rFonts w:ascii="Times New Roman" w:hAnsi="Times New Roman" w:cs="Times New Roman"/>
          <w:sz w:val="24"/>
          <w:szCs w:val="24"/>
        </w:rPr>
      </w:pPr>
      <w:r>
        <w:rPr>
          <w:rFonts w:ascii="Times New Roman" w:hAnsi="Times New Roman" w:cs="Times New Roman"/>
          <w:sz w:val="24"/>
          <w:szCs w:val="24"/>
        </w:rPr>
        <w:t>THEN 0</w:t>
      </w:r>
    </w:p>
    <w:p w14:paraId="0BF5F337" w14:textId="02D24647" w:rsidR="00E13BCA" w:rsidRPr="00D8238E" w:rsidRDefault="00E13BCA" w:rsidP="00D8716C">
      <w:pPr>
        <w:pStyle w:val="ListParagraph"/>
        <w:numPr>
          <w:ilvl w:val="0"/>
          <w:numId w:val="23"/>
        </w:numPr>
        <w:spacing w:after="0" w:line="48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1.00), (0.1, 1.00), (0.2, 1.00), (0.3, 1.00), (0.4, 1.00), (0.5, 1.00), (0.6, 1.00), (0.7, 1.00), (0.8, 0.9), (0.9, 0.75), (1, 0.00), (1.10, 0.00), (1.20, 0.00), (1.30, 0.00), (1.40, 0.00), (1.50, 0.00), (1.60, 0.00), (1.70, 0.00), (1.80, 0.00), (1.90, 0.00), (2.00, 0.00)</w:t>
      </w:r>
    </w:p>
    <w:p w14:paraId="57DEC139" w14:textId="77777777" w:rsidR="00D8238E" w:rsidRDefault="00D8238E" w:rsidP="00D8716C">
      <w:pPr>
        <w:spacing w:after="0" w:line="480" w:lineRule="auto"/>
        <w:rPr>
          <w:rFonts w:ascii="Times New Roman" w:hAnsi="Times New Roman" w:cs="Times New Roman"/>
          <w:sz w:val="24"/>
          <w:szCs w:val="24"/>
        </w:rPr>
      </w:pPr>
    </w:p>
    <w:p w14:paraId="542ADBD9" w14:textId="3CDD8B4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PF] = GRAPH(TIME) </w:t>
      </w:r>
      <w:r w:rsidRPr="003A22A7">
        <w:rPr>
          <w:rFonts w:ascii="Times New Roman" w:hAnsi="Times New Roman" w:cs="Times New Roman"/>
          <w:sz w:val="24"/>
          <w:szCs w:val="24"/>
        </w:rPr>
        <w:t xml:space="preserve">(1.00, 0.00), (11.0, 0.00), (21.0, 0.00), (31.0, 0.00), (41.0, 0.00), (51.0, 0.00), (61.0, 0.5), (71.0, 0.5), (81.0, 0.5), (91.0, 0.5), (101, 0.5), (111, 0.55), (121, 0.6), (131, 0.65), (141, 0.7), (151, 0.75), (161, 0.8), (171, 0.85), (181, 0.9), (191, 0.9), (201, 0.9), (211, 0.9), (221, 0.9), (231, 0.9), (241, 0.9), (251, 0.875), (261, 0.85), (271, 0.825), (281, </w:t>
      </w:r>
      <w:r w:rsidRPr="003A22A7">
        <w:rPr>
          <w:rFonts w:ascii="Times New Roman" w:hAnsi="Times New Roman" w:cs="Times New Roman"/>
          <w:sz w:val="24"/>
          <w:szCs w:val="24"/>
        </w:rPr>
        <w:lastRenderedPageBreak/>
        <w:t>0.8), (291, 0.8), (301, 0.8), (311, 0.075), (321, 0.00), (331, 0.00), (341, 0.00), (351, 0.00), (361, 0.00)</w:t>
      </w:r>
    </w:p>
    <w:p w14:paraId="0C94AE3A" w14:textId="77777777" w:rsidR="00D8238E" w:rsidRDefault="00D8238E" w:rsidP="00D8716C">
      <w:pPr>
        <w:spacing w:after="0" w:line="480" w:lineRule="auto"/>
        <w:rPr>
          <w:rFonts w:ascii="Times New Roman" w:hAnsi="Times New Roman" w:cs="Times New Roman"/>
          <w:sz w:val="24"/>
          <w:szCs w:val="24"/>
        </w:rPr>
      </w:pPr>
    </w:p>
    <w:p w14:paraId="56941E04" w14:textId="192BDD1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A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3EEC8EC8" w14:textId="77777777" w:rsidR="00D8238E" w:rsidRDefault="00D8238E" w:rsidP="00D8716C">
      <w:pPr>
        <w:spacing w:after="0" w:line="480" w:lineRule="auto"/>
        <w:rPr>
          <w:rFonts w:ascii="Times New Roman" w:hAnsi="Times New Roman" w:cs="Times New Roman"/>
          <w:sz w:val="24"/>
          <w:szCs w:val="24"/>
        </w:rPr>
      </w:pPr>
    </w:p>
    <w:p w14:paraId="142E72D7" w14:textId="55207080" w:rsidR="00D8238E"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C] = GRAPH(TIME) </w:t>
      </w:r>
      <w:r w:rsidRPr="003A22A7">
        <w:rPr>
          <w:rFonts w:ascii="Times New Roman" w:hAnsi="Times New Roman" w:cs="Times New Roman"/>
          <w:sz w:val="24"/>
          <w:szCs w:val="24"/>
        </w:rPr>
        <w:t xml:space="preserve">(1.00, 0.00), (11.0, 0.00), (21.0, 0.00), (31.0, 0.00), (41.0, 0.00), (51.0, 0.00), (61.0, 0.5), (71.0, 0.5), (81.0, 0.5), (91.0, 0.5), (101, 0.5), (111, 0.55), (121, 0.6), (131, 0.65), (141, 0.7), (151, 0.75), (161, 0.8), (171, 0.85), (181, 0.9), (191, 0.9), (201, 0.9), (211, 0.9), (221, 0.9), (231, 0.9), (241, 0.9), (251, 0.875), (261, 0.85), (271, 0.825), (281, 0.8), (291, 0.8), (301, 0.8), (311, 0.075), (321, 0.00), (331, 0.00), (341, </w:t>
      </w:r>
      <w:r w:rsidR="00D8238E">
        <w:rPr>
          <w:rFonts w:ascii="Times New Roman" w:hAnsi="Times New Roman" w:cs="Times New Roman"/>
          <w:sz w:val="24"/>
          <w:szCs w:val="24"/>
        </w:rPr>
        <w:t>0.00), (351, 0.00), (361, 0.00)</w:t>
      </w:r>
    </w:p>
    <w:p w14:paraId="5888BA10" w14:textId="77777777" w:rsidR="00D8238E" w:rsidRDefault="00D8238E" w:rsidP="00D8716C">
      <w:pPr>
        <w:spacing w:after="0" w:line="480" w:lineRule="auto"/>
        <w:rPr>
          <w:rFonts w:ascii="Times New Roman" w:hAnsi="Times New Roman" w:cs="Times New Roman"/>
          <w:sz w:val="24"/>
          <w:szCs w:val="24"/>
        </w:rPr>
      </w:pPr>
    </w:p>
    <w:p w14:paraId="0908FB65" w14:textId="306D01F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0F12849" w14:textId="77777777" w:rsidR="00D8238E" w:rsidRDefault="00D8238E" w:rsidP="00D8716C">
      <w:pPr>
        <w:spacing w:after="0" w:line="480" w:lineRule="auto"/>
        <w:rPr>
          <w:rFonts w:ascii="Times New Roman" w:hAnsi="Times New Roman" w:cs="Times New Roman"/>
          <w:sz w:val="24"/>
          <w:szCs w:val="24"/>
        </w:rPr>
      </w:pPr>
    </w:p>
    <w:p w14:paraId="16ABB923" w14:textId="4DC897D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Fb]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0), (321, 0.00), (331, 0.00), (341, 0.00), (351, 0.00), (361, 0.00)</w:t>
      </w:r>
    </w:p>
    <w:p w14:paraId="1EA36445" w14:textId="77777777" w:rsidR="00D8238E" w:rsidRDefault="00D8238E" w:rsidP="00D8716C">
      <w:pPr>
        <w:spacing w:after="0" w:line="480" w:lineRule="auto"/>
        <w:rPr>
          <w:rFonts w:ascii="Times New Roman" w:hAnsi="Times New Roman" w:cs="Times New Roman"/>
          <w:sz w:val="24"/>
          <w:szCs w:val="24"/>
        </w:rPr>
      </w:pPr>
    </w:p>
    <w:p w14:paraId="3866B806" w14:textId="5EDC3825"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G]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162C393" w14:textId="77777777" w:rsidR="00D8238E" w:rsidRDefault="00D8238E" w:rsidP="00D8716C">
      <w:pPr>
        <w:spacing w:after="0" w:line="480" w:lineRule="auto"/>
        <w:rPr>
          <w:rFonts w:ascii="Times New Roman" w:hAnsi="Times New Roman" w:cs="Times New Roman"/>
          <w:sz w:val="24"/>
          <w:szCs w:val="24"/>
        </w:rPr>
      </w:pPr>
    </w:p>
    <w:p w14:paraId="5C56342A" w14:textId="75DF7979"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O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04F5B9F8" w14:textId="77777777" w:rsidR="00D8238E" w:rsidRDefault="00D8238E" w:rsidP="00D8716C">
      <w:pPr>
        <w:spacing w:after="0" w:line="480" w:lineRule="auto"/>
        <w:rPr>
          <w:rFonts w:ascii="Times New Roman" w:hAnsi="Times New Roman" w:cs="Times New Roman"/>
          <w:sz w:val="24"/>
          <w:szCs w:val="24"/>
        </w:rPr>
      </w:pPr>
    </w:p>
    <w:p w14:paraId="3B19B8C9" w14:textId="7C97A9D9"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S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15BF5B9" w14:textId="77777777" w:rsidR="00D8238E" w:rsidRDefault="00D8238E" w:rsidP="00D8716C">
      <w:pPr>
        <w:spacing w:after="0" w:line="480" w:lineRule="auto"/>
        <w:rPr>
          <w:rFonts w:ascii="Times New Roman" w:hAnsi="Times New Roman" w:cs="Times New Roman"/>
          <w:sz w:val="24"/>
          <w:szCs w:val="24"/>
        </w:rPr>
      </w:pPr>
    </w:p>
    <w:p w14:paraId="06361E83" w14:textId="42778CD0"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WG] = GRAPH(TIME) </w:t>
      </w:r>
      <w:r w:rsidRPr="003A22A7">
        <w:rPr>
          <w:rFonts w:ascii="Times New Roman" w:hAnsi="Times New Roman" w:cs="Times New Roman"/>
          <w:sz w:val="24"/>
          <w:szCs w:val="24"/>
        </w:rPr>
        <w:t>(1.00, 0.55), (11.0, 0.55), (21.0, 0.55), (31.0, 0.55), (41.0, 0.55), (51.0, 0.55), (61.0, 0.65), (71.0, 0.75), (81.0, 0.85), (91.0, 0.95), (101, 1.10), (111, 1.15), (121, 1.15), (131, 1.15), (141, 1.15), (151, 0.85), (161, 0.55), (171, 0.25), (181, 0.25), (191, 0.25), (201, 0.00), (211, 0.00), (221, 0.00), (231, 0.00), (241, 0.00), (251, 0.00), (261, 0.00), (271, 0.00), (281, 0.00), (291, 0.55), (301, 0.55), (311, 0.55), (321, 0.55), (331, 0.55), (341, 0.55), (351, 0.55), (361, 0.55)</w:t>
      </w:r>
    </w:p>
    <w:p w14:paraId="1FEE98D8" w14:textId="77777777" w:rsidR="00D8238E" w:rsidRDefault="00D8238E" w:rsidP="00D8716C">
      <w:pPr>
        <w:spacing w:after="0" w:line="480" w:lineRule="auto"/>
        <w:rPr>
          <w:rFonts w:ascii="Times New Roman" w:hAnsi="Times New Roman" w:cs="Times New Roman"/>
          <w:sz w:val="24"/>
          <w:szCs w:val="24"/>
        </w:rPr>
      </w:pPr>
    </w:p>
    <w:p w14:paraId="79774830" w14:textId="61D5474D"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SB] =</w:t>
      </w:r>
      <w:r w:rsidR="00D8238E">
        <w:rPr>
          <w:rFonts w:ascii="Times New Roman" w:hAnsi="Times New Roman" w:cs="Times New Roman"/>
          <w:sz w:val="24"/>
          <w:szCs w:val="24"/>
        </w:rPr>
        <w:t xml:space="preserve">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E1D4178" w14:textId="77777777" w:rsidR="00D8238E" w:rsidRDefault="00D8238E" w:rsidP="00D8716C">
      <w:pPr>
        <w:spacing w:after="0" w:line="480" w:lineRule="auto"/>
        <w:rPr>
          <w:rFonts w:ascii="Times New Roman" w:hAnsi="Times New Roman" w:cs="Times New Roman"/>
          <w:sz w:val="24"/>
          <w:szCs w:val="24"/>
        </w:rPr>
      </w:pPr>
    </w:p>
    <w:p w14:paraId="1842F24F" w14:textId="33FBA82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Kc_init_large_wetting_event</w:t>
      </w:r>
      <w:r w:rsidR="00D8238E">
        <w:rPr>
          <w:rFonts w:ascii="Times New Roman" w:hAnsi="Times New Roman" w:cs="Times New Roman"/>
          <w:sz w:val="24"/>
          <w:szCs w:val="24"/>
        </w:rPr>
        <w:t>s_coarse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2), (7.00, 1.08), (8.00, 1.05), (9.00, 1.00), (10.0, 0.96), (11.0, 0.906), (12.0, 0.906)</w:t>
      </w:r>
    </w:p>
    <w:p w14:paraId="586EB177" w14:textId="77777777" w:rsidR="00D8238E" w:rsidRDefault="00D8238E" w:rsidP="00D8716C">
      <w:pPr>
        <w:spacing w:after="0" w:line="480" w:lineRule="auto"/>
        <w:rPr>
          <w:rFonts w:ascii="Times New Roman" w:hAnsi="Times New Roman" w:cs="Times New Roman"/>
          <w:sz w:val="24"/>
          <w:szCs w:val="24"/>
        </w:rPr>
      </w:pPr>
    </w:p>
    <w:p w14:paraId="21A4D223" w14:textId="2182FF7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1.05), (5.00, 1.00), (6.00, 0.924), (7.00, 0.864), (8.00, 0.798), (9.00, 0.732), (10.0, 0.684), (11.0, 0.642), (12.0, 0.642)</w:t>
      </w:r>
    </w:p>
    <w:p w14:paraId="299AFF25" w14:textId="77777777" w:rsidR="00D8238E" w:rsidRDefault="00D8238E" w:rsidP="00D8716C">
      <w:pPr>
        <w:spacing w:after="0" w:line="480" w:lineRule="auto"/>
        <w:rPr>
          <w:rFonts w:ascii="Times New Roman" w:hAnsi="Times New Roman" w:cs="Times New Roman"/>
          <w:sz w:val="24"/>
          <w:szCs w:val="24"/>
        </w:rPr>
      </w:pPr>
    </w:p>
    <w:p w14:paraId="66D1BD9A" w14:textId="31914C4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4] =</w:t>
      </w:r>
      <w:r w:rsidR="00D8238E">
        <w:rPr>
          <w:rFonts w:ascii="Times New Roman" w:hAnsi="Times New Roman" w:cs="Times New Roman"/>
          <w:sz w:val="24"/>
          <w:szCs w:val="24"/>
        </w:rPr>
        <w:t xml:space="preserve">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0.923, 1.15), (1.85, 1.00), (2.77, 0.798), (3.69, 0.708), (4.62, 0.642), (5.54, 0.57), (6.46, 0.534), (7.38, 0.474), (8.31, 0.468), (9.23, 0.456), (10.2, 0.444), (11.1, 0.444), (12.0, 0.444)</w:t>
      </w:r>
    </w:p>
    <w:p w14:paraId="3A3AEAE9" w14:textId="77777777" w:rsidR="00D8238E" w:rsidRDefault="00D8238E" w:rsidP="00D8716C">
      <w:pPr>
        <w:spacing w:after="0" w:line="480" w:lineRule="auto"/>
        <w:rPr>
          <w:rFonts w:ascii="Times New Roman" w:hAnsi="Times New Roman" w:cs="Times New Roman"/>
          <w:sz w:val="24"/>
          <w:szCs w:val="24"/>
        </w:rPr>
      </w:pPr>
    </w:p>
    <w:p w14:paraId="65F50826" w14:textId="0CF1387B"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9), (2.00, 0.744), (3.00, 0.606), (4.00, 0.51), (5.00, 0.42), (6.00, 0.342), (7.00, 0.282), (8.00, 0.264), (9.00, 0.24), (10.0, 0.222), (11.0, 0.21), (12.0, 0.21)</w:t>
      </w:r>
    </w:p>
    <w:p w14:paraId="0152B687" w14:textId="77777777" w:rsidR="00D8238E" w:rsidRDefault="00D8238E" w:rsidP="00D8716C">
      <w:pPr>
        <w:spacing w:after="0" w:line="480" w:lineRule="auto"/>
        <w:rPr>
          <w:rFonts w:ascii="Times New Roman" w:hAnsi="Times New Roman" w:cs="Times New Roman"/>
          <w:sz w:val="24"/>
          <w:szCs w:val="24"/>
        </w:rPr>
      </w:pPr>
    </w:p>
    <w:p w14:paraId="236C91F4" w14:textId="4F24F447"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10] = </w:t>
      </w:r>
      <w:r w:rsidR="00D8238E">
        <w:rPr>
          <w:rFonts w:ascii="Times New Roman" w:hAnsi="Times New Roman" w:cs="Times New Roman"/>
          <w:sz w:val="24"/>
          <w:szCs w:val="24"/>
        </w:rPr>
        <w:t>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8), (2.00, 0.498), (3.00, 0.402), (4.00, 0.342), (5.00, 0.27), (6.00, 0.228), (7.00, 0.18), (8.00, 0.162), (9.00, 0.162), (10.0, 0.15), (11.0, 0.15), (12.0, 0.15)</w:t>
      </w:r>
    </w:p>
    <w:p w14:paraId="399002D3" w14:textId="77777777" w:rsidR="00D8238E" w:rsidRDefault="00D8238E" w:rsidP="00D8716C">
      <w:pPr>
        <w:spacing w:after="0" w:line="480" w:lineRule="auto"/>
        <w:rPr>
          <w:rFonts w:ascii="Times New Roman" w:hAnsi="Times New Roman" w:cs="Times New Roman"/>
          <w:sz w:val="24"/>
          <w:szCs w:val="24"/>
        </w:rPr>
      </w:pPr>
    </w:p>
    <w:p w14:paraId="73F20B34" w14:textId="67DEAFF6"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20] = GRAPH(</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35), (2.00, 0.24), (3.00, 0.174), (4.00, 0.156), (5.00, 0.132), (6.00, 0.12), (7.00, 0.114), (8.00, 0.108), (9.00, 0.102), (10.0, 0.102), (11.0, 0.102), (12.0, 0.102)</w:t>
      </w:r>
    </w:p>
    <w:p w14:paraId="6511585E" w14:textId="77777777" w:rsidR="00D8238E" w:rsidRDefault="00D8238E" w:rsidP="00D8716C">
      <w:pPr>
        <w:spacing w:after="0" w:line="480" w:lineRule="auto"/>
        <w:rPr>
          <w:rFonts w:ascii="Times New Roman" w:hAnsi="Times New Roman" w:cs="Times New Roman"/>
          <w:sz w:val="24"/>
          <w:szCs w:val="24"/>
        </w:rPr>
      </w:pPr>
    </w:p>
    <w:p w14:paraId="7662DE0D" w14:textId="562C37B5"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0), (5.00, 1.05), (6.00, 0.99), (7.00, 0.925), (8.00, 0.88), (9.00, 0.82), (10.0, 0.76), (11.0, 0.7), (12.0, 0.7)</w:t>
      </w:r>
    </w:p>
    <w:p w14:paraId="6577EC7B" w14:textId="77777777" w:rsidR="00D8238E" w:rsidRDefault="00D8238E" w:rsidP="00D8716C">
      <w:pPr>
        <w:spacing w:after="0" w:line="480" w:lineRule="auto"/>
        <w:rPr>
          <w:rFonts w:ascii="Times New Roman" w:hAnsi="Times New Roman" w:cs="Times New Roman"/>
          <w:sz w:val="24"/>
          <w:szCs w:val="24"/>
        </w:rPr>
      </w:pPr>
    </w:p>
    <w:p w14:paraId="39CBBC62" w14:textId="4889CF8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0.95), (5.00, 0.78), (6.00, 0.7), (7.00, 0.65), (8.00, 0.59), (9.00, 0.55), (10.0, 0.5), (11.0, 0.45), (12.0, 0.45)</w:t>
      </w:r>
    </w:p>
    <w:p w14:paraId="7961F963" w14:textId="77777777" w:rsidR="00D8238E" w:rsidRDefault="00D8238E" w:rsidP="00D8716C">
      <w:pPr>
        <w:spacing w:after="0" w:line="480" w:lineRule="auto"/>
        <w:rPr>
          <w:rFonts w:ascii="Times New Roman" w:hAnsi="Times New Roman" w:cs="Times New Roman"/>
          <w:sz w:val="24"/>
          <w:szCs w:val="24"/>
        </w:rPr>
      </w:pPr>
    </w:p>
    <w:p w14:paraId="19F1F952" w14:textId="154774FA"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95), (3.00, 0.75), (4.00, 0.55), (5.00, 0.48), (6.00, 0.4), (7.00, 0.35), (8.00, 0.3), (9.00, 0.28), (10.0, 0.26), (11.0, 0.24), (12.0, 0.24)</w:t>
      </w:r>
    </w:p>
    <w:p w14:paraId="715F60F3" w14:textId="77777777" w:rsidR="00D8238E" w:rsidRDefault="00D8238E" w:rsidP="00D8716C">
      <w:pPr>
        <w:spacing w:after="0" w:line="480" w:lineRule="auto"/>
        <w:rPr>
          <w:rFonts w:ascii="Times New Roman" w:hAnsi="Times New Roman" w:cs="Times New Roman"/>
          <w:sz w:val="24"/>
          <w:szCs w:val="24"/>
        </w:rPr>
      </w:pPr>
    </w:p>
    <w:p w14:paraId="73930BFC" w14:textId="788BA265"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5), (3.00, 0.5), (4.00, 0.35), (5.00, 0.3), (6.00, 0.25), (7.00, 0.2), (8.00, 0.175), (9.00, 0.165), (10.0, 0.155), (11.0, 0.145), (12.0, 0.145)</w:t>
      </w:r>
    </w:p>
    <w:p w14:paraId="73174B14" w14:textId="77777777" w:rsidR="00D8238E" w:rsidRDefault="00D8238E" w:rsidP="00D8716C">
      <w:pPr>
        <w:spacing w:after="0" w:line="480" w:lineRule="auto"/>
        <w:rPr>
          <w:rFonts w:ascii="Times New Roman" w:hAnsi="Times New Roman" w:cs="Times New Roman"/>
          <w:sz w:val="24"/>
          <w:szCs w:val="24"/>
        </w:rPr>
      </w:pPr>
    </w:p>
    <w:p w14:paraId="0636677C" w14:textId="0725880A"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55), (3.00, 0.35), (4.00, 0.25), (5.00, 0.2), (6.00, 0.15), (7.00, 0.1), (8.00, 0.08), (9.00, 0.07), (10.0, 0.06), (11.0, 0.06), (12.0, 0.06)</w:t>
      </w:r>
    </w:p>
    <w:p w14:paraId="5FA82165" w14:textId="77777777" w:rsidR="00D8238E" w:rsidRDefault="00D8238E" w:rsidP="00D8716C">
      <w:pPr>
        <w:spacing w:after="0" w:line="480" w:lineRule="auto"/>
        <w:rPr>
          <w:rFonts w:ascii="Times New Roman" w:hAnsi="Times New Roman" w:cs="Times New Roman"/>
          <w:sz w:val="24"/>
          <w:szCs w:val="24"/>
        </w:rPr>
      </w:pPr>
    </w:p>
    <w:p w14:paraId="006E10A5" w14:textId="27FC3492"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 (2.00, 0.25), (3.00, 0.15), (4.00, 0.1), (5.00, 0.08), (6.00, 0.07), (7.00, 0.06), (8.00, 0.05), (9.00, 0.04), (10.0, 0.04), (11.0, 0.04), (12.0, 0.04)</w:t>
      </w:r>
    </w:p>
    <w:p w14:paraId="50160585" w14:textId="77777777" w:rsidR="00D8238E" w:rsidRDefault="00D8238E" w:rsidP="00D8716C">
      <w:pPr>
        <w:spacing w:after="0" w:line="480" w:lineRule="auto"/>
        <w:rPr>
          <w:rFonts w:ascii="Times New Roman" w:hAnsi="Times New Roman" w:cs="Times New Roman"/>
          <w:sz w:val="24"/>
          <w:szCs w:val="24"/>
        </w:rPr>
      </w:pPr>
    </w:p>
    <w:p w14:paraId="0EECFA3C" w14:textId="11255585"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5), (7.00, 1.15), (8.00, 1.16), (9.00, 1.15), (10.0, 1.13), (11.0, 1.12), (12.0, 1.12)</w:t>
      </w:r>
    </w:p>
    <w:p w14:paraId="77DE9362" w14:textId="77777777" w:rsidR="00D8238E" w:rsidRDefault="00D8238E" w:rsidP="00D8716C">
      <w:pPr>
        <w:spacing w:after="0" w:line="480" w:lineRule="auto"/>
        <w:rPr>
          <w:rFonts w:ascii="Times New Roman" w:hAnsi="Times New Roman" w:cs="Times New Roman"/>
          <w:sz w:val="24"/>
          <w:szCs w:val="24"/>
        </w:rPr>
      </w:pPr>
    </w:p>
    <w:p w14:paraId="600FD170" w14:textId="759412D4"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0), (7.00, 1.07), (8.00, 1.03), (9.00, 0.996), (10.0, 0.948), (11.0, 0.924), (12.0, 0.924)</w:t>
      </w:r>
    </w:p>
    <w:p w14:paraId="30C90F2A" w14:textId="77777777" w:rsidR="00D8238E" w:rsidRDefault="00D8238E" w:rsidP="00D8716C">
      <w:pPr>
        <w:spacing w:after="0" w:line="480" w:lineRule="auto"/>
        <w:rPr>
          <w:rFonts w:ascii="Times New Roman" w:hAnsi="Times New Roman" w:cs="Times New Roman"/>
          <w:sz w:val="24"/>
          <w:szCs w:val="24"/>
        </w:rPr>
      </w:pPr>
    </w:p>
    <w:p w14:paraId="63DB4D7D" w14:textId="7A4F1956"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4), (2.00, 1.07), (3.00, 1.01), (4.00, 0.948), (5.00, 0.87), (6.00, 0.78), (7.00, 0.708), (8.00, 0.666), (9.00, 0.63), (10.0, 0.594), (11.0, 0.57), (12.0, 0.57)</w:t>
      </w:r>
    </w:p>
    <w:p w14:paraId="1FE1E73E" w14:textId="77777777" w:rsidR="00D8238E" w:rsidRDefault="00D8238E" w:rsidP="00D8716C">
      <w:pPr>
        <w:spacing w:after="0" w:line="480" w:lineRule="auto"/>
        <w:rPr>
          <w:rFonts w:ascii="Times New Roman" w:hAnsi="Times New Roman" w:cs="Times New Roman"/>
          <w:sz w:val="24"/>
          <w:szCs w:val="24"/>
        </w:rPr>
      </w:pPr>
    </w:p>
    <w:p w14:paraId="68DB31BA" w14:textId="665AA5F0"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3), (2.00, 0.942), (3.00, 0.822), (4.00, 0.738), (5.00, 0.684), (6.00, 0.612), (7.00, 0.564), (8.00, 0.522), (9.00, 0.486), (10.0, 0.438), (11.0, 0.39), (12.0, 0.39)</w:t>
      </w:r>
    </w:p>
    <w:p w14:paraId="3870F43D" w14:textId="77777777" w:rsidR="00D8238E" w:rsidRDefault="00D8238E" w:rsidP="00D8716C">
      <w:pPr>
        <w:spacing w:after="0" w:line="480" w:lineRule="auto"/>
        <w:rPr>
          <w:rFonts w:ascii="Times New Roman" w:hAnsi="Times New Roman" w:cs="Times New Roman"/>
          <w:sz w:val="24"/>
          <w:szCs w:val="24"/>
        </w:rPr>
      </w:pPr>
    </w:p>
    <w:p w14:paraId="4091F788" w14:textId="7913F318"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2), (3.00, 0.588), (4.00, 0.534), (5.00, 0.5), (6.00, 0.462), (7.00, 0.396), (8.00, 0.378), (9.00, 0.342), (10.0, 0.312), (11.0, 0.27), (12.0, 0.27)</w:t>
      </w:r>
    </w:p>
    <w:p w14:paraId="6056A345" w14:textId="77777777" w:rsidR="00D8238E" w:rsidRDefault="00D8238E" w:rsidP="00D8716C">
      <w:pPr>
        <w:spacing w:after="0" w:line="480" w:lineRule="auto"/>
        <w:rPr>
          <w:rFonts w:ascii="Times New Roman" w:hAnsi="Times New Roman" w:cs="Times New Roman"/>
          <w:sz w:val="24"/>
          <w:szCs w:val="24"/>
        </w:rPr>
      </w:pPr>
    </w:p>
    <w:p w14:paraId="256D4EB7" w14:textId="52EADDF8"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06), (2.00, 0.48), (3.00, 0.408), (4.00, 0.378), (5.00, 0.33), (6.00, 0.288), (7.00, 0.258), (8.00, 0.234), (9.00, 0.216), (10.0, 0.192), (11.0, 0.168), (12.0, 0.168)</w:t>
      </w:r>
    </w:p>
    <w:p w14:paraId="76C28978" w14:textId="77777777" w:rsidR="00D8238E" w:rsidRDefault="00D8238E" w:rsidP="00D8716C">
      <w:pPr>
        <w:spacing w:after="0" w:line="480" w:lineRule="auto"/>
        <w:rPr>
          <w:rFonts w:ascii="Times New Roman" w:hAnsi="Times New Roman" w:cs="Times New Roman"/>
          <w:sz w:val="24"/>
          <w:szCs w:val="24"/>
        </w:rPr>
      </w:pPr>
    </w:p>
    <w:p w14:paraId="35B87ED0" w14:textId="5CB64264"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t>Number_Days</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1.00), (2.00, 2.00), (3.00, 3.00), (4.00, 4.00), (5.00, 5.00), (6.00, 6.00), (7.00, 7.00), (8.00, 8.00), (9.00, 9.00), (10.0, 10.0), (11.0, 11.0), (12.0, 12.0), (13.0, 13.0), (14.0, 14.0), (15.0, 15.0), (16.0, 16.0), (17.0, 17.0), (18.0, 18.0), (19.0, 19.0), (20.0, 20.0), (21.0, 21.0), (22.0, 22.0), (23.0, 23.0), (24.0, 24.0), (25.0, 25.0), (26.0, 26.0), (27.0, 27.0), (28.0, 28.0), (29.0, 29.0), (30.0, 30.0), (31.0, 31.0), (32.0, 32.0), (33.0, 33.0), (34.0, 34.0), (35.0, 35.0), (36.0, 36.0), (37.0, 37.0), (38.0, 38.0), (39.0, 39.0), (40.0, 40.0), (41.0, 41.0), (42.0, 42.0), (43.0, 43.0), (44.0, 44.0), (45.0, 45.0), (46.0, 46.0), (47.0, 47.0), (48.0, 48.0), (49.0, 49.0), (50.0, 50.0), (51.0, 51.0), (52.0, 52.0), (53.0, 53.0), (54.0, 54.0), (55.0, 55.0), (56.0, 56.0), (57.0, 57.0), (58.0, 58.0), (59.0, 59.0), (60.0, 60.0), (61.0, 61.0), (62.0, 62.0), (63.0, 63.0), (64.0, 64.0), (65.0, 65.0), (66.0, 66.0), (67.0, 67.0), (68.0, 68.0), (69.0, 69.0), (70.0, 70.0), (71.0, 71.0), (72.0, 72.0), (73.0, 73.0), (74.0, 74.0), (75.0, 75.0), (76.0, 76.0), (77.0, 77.0), (78.0, 78.0), (79.0, 79.0), (80.0, 80.0), (81.0, 81.0), (82.0, 82.0), (83.0, 83.0), (84.0, 84.0), (85.0, 85.0), (86.0, 86.0), (87.0, 87.0), (88.0, 88.0), (89.0, 89.0), (90.0, 90.0), (91.0, 91.0), (92.0, 92.0), (93.0, 93.0), (94.0, 94.0), (95.0, 95.0), (96.0, 96.0), (97.0, 97.0), (98.0, 98.0), (99.0, 99.0), (100, 100), (101, 101), (102, 102), (103, 103), (104, 104), (105, 105), (106, 106), (107, 107), (108, 108), (109, 109), (110, 110), (111, 111), (112, 112), (113, 113), (114, 114), (115, 115), (116, 116), (117, 117), (118, 118), (119, 119), (120, 120), (121, 121), (122, 122), (123, 123), (124, 124), (125, 125), (126, 126), (127, 127), (128, 128), (129, 129), (130, 130), (131, 131), (132, 132), (133, 133), (134, 134), </w:t>
      </w:r>
      <w:r w:rsidRPr="003A22A7">
        <w:rPr>
          <w:rFonts w:ascii="Times New Roman" w:hAnsi="Times New Roman" w:cs="Times New Roman"/>
          <w:sz w:val="24"/>
          <w:szCs w:val="24"/>
        </w:rPr>
        <w:lastRenderedPageBreak/>
        <w:t xml:space="preserve">(135, 135), (136, 136), (137, 137), (138, 138), (139, 139), (140, 140), (141, 141), (142, 142), (143, 143), (144, 144), (145, 145), (146, 146), (147, 147), (148, 148), (149, 149), (150, 150), (151, 151), (152, 152), (153, 153), (154, 154), (155, 155), (156, 156), (157, 157), (158, 158), (159, 159), (160, 160), (161, 161), (162, 162), (163, 163), (164, 164), (165, 165), (166, 166), (167, 167), (168, 168), (169, 169), (170, 170), (171, 171), (172, 172), (173, 173), (174, 174), (175, 175), (176, 176), (177, 177), (178, 178), (179, 179), (180, 180), (181, 181), (182, 182), (183, 183), (184, 184), (185, 185), (186, 186), (187, 187), (188, 188), (189, 189), (190, 190), (191, 191), (192, 192), (193, 193), (194, 194), (195, 195), (196, 196), (197, 197), (198, 198), (199, 199), (200, 200), (201, 201), (202, 202), (203, 203), (204, 204), (205, 205), (206, 206), (207, 207), (208, 208), (209, 209), (210, 210), (211, 211), (212, 212), (213, 213), (214, 214), (215, 215), (216, 216), (217, 217), (218, 218), (219, 219), (220, 220), (221, 221), (222, 222), (223, 223), (224, 224), (225, 225), (226, 226), (227, 227), (228, 228), (229, 229), (230, 230), (231, 231), (232, 232), (233, 233), (234, 234), (235, 235), (236, 236), (237, 237), (238, 238), (239, 239), (240, 240), (241, 241), (242, 242), (243, 243), (244, 244), (245, 245), (246, 246), (247, 247), (248, 248), (249, 249), (250, 250), (251, 251), (252, 252), (253, 253), (254, 254), (255, 255), (256, 256), (257, 257), (258, 258), (259, 259), (260, 260), (261, 261), (262, 262), (263, 263), (264, 264), (265, 265), (266, 266), (267, 267), (268, 268), (269, 269), (270, 270), (271, 271), (272, 272), (273, 273), (274, 274), (275, 275), (276, 276), (277, 277), (278, 278), (279, 279), (280, 280), (281, 281), (282, 282), (283, 283), (284, 284), (285, 285), (286, 286), (287, 287), (288, 288), (289, 289), (290, 290), (291, 291), (292, 292), (293, 293), (294, 294), (295, 295), (296, 296), (297, 297), (298, 298), (299, 299), (300, 300), (301, 301), (302, 302), (303, 303), (304, 304), (305, 305), (306, 306), (307, 307), (308, 308), (309, 309), (310, 310), (311, 311), (312, 312), (313, 313), (314, 314), (315, 315), (316, 316), (317, 317), (318, 318), </w:t>
      </w:r>
      <w:r w:rsidRPr="003A22A7">
        <w:rPr>
          <w:rFonts w:ascii="Times New Roman" w:hAnsi="Times New Roman" w:cs="Times New Roman"/>
          <w:sz w:val="24"/>
          <w:szCs w:val="24"/>
        </w:rPr>
        <w:lastRenderedPageBreak/>
        <w:t>(319, 319), (320, 320), (321, 321), (322, 322), (323, 323), (324, 324), (325, 325), (326, 326), (327, 327), (328, 328), (329, 329), (330, 330), (331, 331), (332, 332), (333, 333), (334, 334), (335, 335), (336, 336), (337, 337), (338, 338), (339, 339), (340, 340), (341, 341), (342, 342), (343, 343), (344, 344), (345, 345), (346, 346), (347, 347), (348, 348), (349, 349), (350, 350), (351, 351), (352, 352), (353, 353), (354, 354), (355, 355), (356, 356), (357, 357), (358, 358), (359, 359), (360, 360), (361, 361), (362, 362), (363, 363), (364, 364), (365, 365), (366, 366)</w:t>
      </w:r>
    </w:p>
    <w:p w14:paraId="571DDC3B" w14:textId="77777777" w:rsidR="00D8238E" w:rsidRDefault="00D8238E" w:rsidP="00D8716C">
      <w:pPr>
        <w:spacing w:after="0" w:line="480" w:lineRule="auto"/>
        <w:rPr>
          <w:rFonts w:ascii="Times New Roman" w:hAnsi="Times New Roman" w:cs="Times New Roman"/>
          <w:sz w:val="24"/>
          <w:szCs w:val="24"/>
        </w:rPr>
      </w:pPr>
    </w:p>
    <w:p w14:paraId="6785426A" w14:textId="404A5608" w:rsidR="00E13BCA" w:rsidRPr="003A22A7" w:rsidRDefault="00D8238E"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cp</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0.267), (2.00, 0.367), (3.01, 0.0333), (4.01, 0.00), (5.01, 0.0667), (6.01, 0.0667), (7.02, 0.1), (8.02, 0.133), (9.02, 0.0667), (10.0, 0.00), (11.0, 0.167), (12.0, 0.333), (13.0, 0.367), (14.0, 0.0333), (15.0, 0.167), (16.0, 0.233), (17.0, 0.1), (18.0, 0.333), (19.0, 0.00), (20.1, 0.00), (21.1, 0.00), (22.1, 0.467), (23.1, 0.333), (24.1, 0.2), (25.1, 0.233), (26.1, 0.233), (27.1, 0.1), (28.1, 0.133), (29.1, 0.567), (30.1, 0.333), (31.1, 0.133), (32.1, 0.0333), (33.1, 0.0667), (34.1, 0.00), (35.1, 0.00), (36.1, 0.0667), (37.1, 0.2), (38.1, 0.167), (39.1, 0.333), (40.1, 0.167), (41.1, 0.3), (42.1, 0.433), (43.1, 0.00), (44.1, 0.1), (45.1, 0.167), (46.1, 0.1), (47.1, 0.167), (48.1, 0.233), (49.1, 0.0667), (50.1, 0.0667), (51.1, 0.767), (52.1, 0.2), (53.1, 0.333), (54.1, 0.133), (55.1, 0.00), (56.2, 0.0667), (57.2, 0.1), (58.2, 0.267), (59.2, 0.267), (60.2, 0.0667), (61.2, 0.833), (62.2, 0.533), (63.2, 0.467), (64.2, 0.0333), (65.2, 0.167), (66.2, 1.60), (67.2, 0.167), (68.2, 0.267), (69.2, 0.133), (70.2, 0.467), (71.2, 1.87), (72.2, 0.0333), (73.2, 0.4), (74.2, 1.30), (75.2, 0.267), (76.2, 0.867), (77.2, 0.1), (78.2, 0.267), (79.2, 0.133), (80.2, 0.0333), (81.2, 0.467), (82.2, 0.3), (83.2, 0.9), (84.2, 0.167), (85.2, 0.733), (86.2, 0.467), (87.2, 0.4), (88.2, 0.6), (89.2, 1.43), (90.2, 0.667), (91.2, 1.47), (92.3, 1.60), (93.3, 0.4), (94.3, 0.567), (95.3, 0.767), (96.3, 1.10), (97.3, 0.267), (98.3, 1.20), (99.3, 2.13), (100, 1.60), (101, 0.767), (102, 0.3), (103, 0.7), (104, 1.30), (105, 1.23), (106, 1.40), (107, 2.47), (108, 1.73), (109, 0.267), (110, 0.233), (111, </w:t>
      </w:r>
      <w:r w:rsidR="00E13BCA" w:rsidRPr="003A22A7">
        <w:rPr>
          <w:rFonts w:ascii="Times New Roman" w:hAnsi="Times New Roman" w:cs="Times New Roman"/>
          <w:sz w:val="24"/>
          <w:szCs w:val="24"/>
        </w:rPr>
        <w:lastRenderedPageBreak/>
        <w:t xml:space="preserve">0.533), (112, 0.367), (113, 0.1), (114, 0.433), (115, 1.20), (116, 0.833), (117, 0.933), (118, 0.367), (119, 0.8), (120, 0.233), (121, 0.833), (122, 0.6), (123, 6.23), (124, 2.57), (125, 2.80), (126, 2.23), (127, 2.43), (128, 1.40), (129, 1.83), (130, 1.90), (131, 2.20), (132, 3.43), (133, 3.87), (134, 4.07), (135, 0.6), (136, 0.467), (137, 3.67), (138, 0.767), (139, 2.60), (140, 1.43), (141, 2.67), (142, 2.90), (143, 1.47), (144, 1.33), (145, 2.70), (146, 2.37), (147, 1.63), (148, 1.40), (149, 1.17), (150, 1.07), (151, 1.93), (152, 0.967), (153, 1.20), (154, 2.17), (155, 3.53), (156, 2.60), (157, 2.00), (158, 1.27), (159, 0.867), (160, 0.633), (161, 0.933), (162, 0.167), (163, 0.733), (164, 1.33), (165, 2.60), (166, 1.63), (167, 3.77), (168, 1.47), (169, 2.57), (170, 1.03), (171, 3.40), (172, 1.97), (173, 0.667), (174, 2.40), (175, 1.17), (176, 1.93), (177, 0.667), (178, 0.533), (179, 0.633), (180, 1.13), (181, 0.967), (182, 1.80), (183, 2.27), (185, 0.2), (186, 0.633), (187, 0.667), (188, 1.17), (189, 1.80), (190, 2.27), (191, 2.07), (192, 2.13), (193, 0.6), (194, 1.93), (195, 1.57), (196, 1.67), (197, 0.867), (198, 0.467), (199, 1.30), (200, 1.87), (201, 1.67), (202, 2.73), (203, 1.47), (204, 1.33), (205, 1.73), (206, 1.40), (207, 1.90), (208, 1.17), (209, 1.30), (210, 0.533), (211, 1.40), (212, 3.13), (213, 0.3), (214, 0.633), (215, 0.433), (216, 0.733), (217, 0.167), (218, 0.667), (219, 2.00), (220, 0.467), (221, 1.87), (222, 1.00), (223, 0.833), (224, 0.733), (225, 0.267), (226, 0.9), (227, 0.967), (228, 1.33), (229, 1.13), (230, 0.733), (231, 0.267), (232, 1.33), (233, 1.90), (234, 0.2), (235, 0.467), (236, 0.333), (237, 0.5), (238, 1.43), (239, 0.767), (240, 1.10), (241, 0.233), (242, 0.867), (243, 0.2), (244, 1.83), (245, 1.40), (246, 1.67), (247, 0.433), (248, 0.1), (249, 0.0333), (250, 0.567), (251, 1.67), (252, 0.633), (253, 1.37), (254, 0.6), (255, 0.133), (256, 1.57), (257, 1.23), (258, 1.93), (259, 2.07), (260, 3.97), (261, 1.00), (262, 1.77), (263, 1.07), (264, 0.533), (265, 1.17), (266, 0.0667), (267, 0.867), (268, 0.333), (269, 0.667), (270, 1.37), (271, 0.00), (272, 0.333), (273, 0.2), (274, 0.7), (275, 0.0333), (276, 0.133), (277, 0.133), (278, 0.0333), (279, 0.00), (280, 0.4), (281, 0.8), (282, 0.6), (283, 0.667), (284, </w:t>
      </w:r>
      <w:r w:rsidR="00E13BCA" w:rsidRPr="003A22A7">
        <w:rPr>
          <w:rFonts w:ascii="Times New Roman" w:hAnsi="Times New Roman" w:cs="Times New Roman"/>
          <w:sz w:val="24"/>
          <w:szCs w:val="24"/>
        </w:rPr>
        <w:lastRenderedPageBreak/>
        <w:t>0.00), (285, 0.133), (286, 0.633), (287, 1.37), (288, 0.4), (289, 0.7), (290, 0.0333), (291, 0.4), (292, 0.567), (293, 0.967), (294, 1.43), (295, 0.333), (296, 0.0667), (297, 0.933), (298, 0.433), (299, 0.967), (300, 1.07), (301, 0.2), (302, 1.00), (303, 0.533), (304, 0.967), (305, 0.267), (306, 0.1), (307, 0.533), (308, 0.0333), (309, 0.00), (310, 0.00), (311, 0.0333), (312, 0.167), (313, 0.4), (314, 0.167), (315, 0.00), (316, 0.867), (317, 0.667), (318, 0.333), (319, 0.1), (320, 0.467), (321, 1.03), (322, 0.4), (323, 0.467), (324, 0.00), (325, 0.667), (326, 0.467), (327, 0.00), (328, 1.27), (329, 0.233), (330, 0.233), (331, 0.6), (332, 0.0333), (333, 0.167), (334, 0.533), (335, 0.267), (336, 0.4), (337, 0.6), (338, 0.2), (339, 0.433), (340, 0.333), (341, 0.3), (342, 0.0333), (343, 0.1), (344, 0.267), (345, 0.1), (346, 0.133), (347, 0.267), (348, 0.0667), (349, 0.00), (350, 0.00), (351, 0.1), (352, 0.267), (353, 0.00), (354, 0.00), (355, 0.1), (356, 0.733), (357, 0.367), (358, 0.0333), (359, 0.00), (360, 0.167), (361, 0.1), (362, 0.233), (363, 0.167), (364, 0.367), (365, 0.1), (366, 0.3)</w:t>
      </w:r>
    </w:p>
    <w:p w14:paraId="7ED35515" w14:textId="77777777" w:rsidR="00D8238E" w:rsidRDefault="00D8238E" w:rsidP="00D8716C">
      <w:pPr>
        <w:spacing w:after="0" w:line="480" w:lineRule="auto"/>
        <w:rPr>
          <w:rFonts w:ascii="Times New Roman" w:hAnsi="Times New Roman" w:cs="Times New Roman"/>
          <w:sz w:val="24"/>
          <w:szCs w:val="24"/>
        </w:rPr>
      </w:pPr>
    </w:p>
    <w:p w14:paraId="251A1FF8" w14:textId="595F54C0" w:rsidR="00E13BCA" w:rsidRPr="003A22A7" w:rsidRDefault="00D8238E"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H = GRAPH(TIME) </w:t>
      </w:r>
      <w:r w:rsidR="00E13BCA" w:rsidRPr="003A22A7">
        <w:rPr>
          <w:rFonts w:ascii="Times New Roman" w:hAnsi="Times New Roman" w:cs="Times New Roman"/>
          <w:sz w:val="24"/>
          <w:szCs w:val="24"/>
        </w:rPr>
        <w:t xml:space="preserve">(1.00, 58.7), (2.00, 53.5), (3.00, 49.2), (4.00, 61.1), (5.00, 48.4), (6.00, 52.6), (7.00, 53.1), (8.00, 50.8), (9.00, 53.8), (10.0, 54.7), (11.0, 56.6), (12.0, 49.1), (13.0, 54.0), (14.0, 61.5), (15.0, 52.5), (16.0, 47.1), (17.0, 63.9), (18.0, 50.9), (19.0, 51.3), (20.0, 49.7), (21.0, 60.1), (22.0, 55.2), (23.0, 49.1), (24.0, 54.4), (25.0, 48.1), (26.0, 59.6), (27.0, 54.2), (28.0, 52.6), (29.0, 50.7), (30.0, 51.4), (31.0, 55.6), (32.0, 49.5), (33.0, 50.5), (34.0, 51.5), (35.0, 50.4), (36.0, 54.8), (37.0, 48.7), (38.0, 58.4), (39.0, 49.5), (40.0, 61.8), (41.0, 47.4), (42.0, 51.3), (43.0, 55.5), (44.0, 54.2), (45.0, 53.6), (46.0, 55.6), (47.0, 55.8), (48.0, 54.8), (49.0, 51.2), (50.0, 58.2), (51.0, 55.3), (52.0, 47.8), (53.0, 45.3), (54.0, 50.3), (55.0, 49.9), (56.0, 47.7), (57.0, 52.5), (58.0, 52.8), (59.0, 50.4), (60.0, 48.7), (61.0, 50.1), (62.0, 44.5), (63.0, 56.7), (64.0, 45.1), (65.0, 47.4), (66.0, 45.2), (67.0, 53.5), (68.0, 47.7), (69.0, 49.6), (70.0, 52.1), (71.0, 43.1), (72.0, 48.9), (73.0, 49.3), </w:t>
      </w:r>
      <w:r w:rsidR="00E13BCA" w:rsidRPr="003A22A7">
        <w:rPr>
          <w:rFonts w:ascii="Times New Roman" w:hAnsi="Times New Roman" w:cs="Times New Roman"/>
          <w:sz w:val="24"/>
          <w:szCs w:val="24"/>
        </w:rPr>
        <w:lastRenderedPageBreak/>
        <w:t xml:space="preserve">(74.0, 55.2), (75.0, 42.7), (76.0, 44.7), (77.0, 48.3), (78.0, 58.6), (79.0, 44.6), (80.0, 41.4), (81.0, 41.6), (82.0, 49.6), (83.0, 49.4), (84.0, 45.3), (85.0, 48.2), (86.0, 46.4), (87.0, 52.2), (88.0, 41.0), (89.0, 46.7), (90.0, 51.6), (91.0, 47.6), (92.0, 44.3), (93.0, 42.3), (94.0, 51.7), (95.0, 49.3), (96.0, 42.0), (97.0, 44.7), (98.0, 42.9), (99.0, 42.5), (100, 50.7), (101, 51.0), (102, 45.8), (103, 45.0), (104, 46.7), (105, 44.9), (106, 46.9), (107, 52.6), (108, 46.5), (109, 48.4), (110, 41.0), (111, 44.2), (112, 44.6), (113, 39.7), (114, 40.1), (115, 48.7), (116, 37.4), (117, 45.0), (118, 38.7), (119, 37.7), (120, 42.0), (121, 53.7), (122, 45.1), (123, 46.8), (124, 48.6), (125, 46.4), (126, 51.4), (127, 50.9), (128, 47.5), (129, 49.1), (130, 50.2), (131, 45.9), (132, 47.8), (133, 48.4), (134, 47.2), (135, 48.6), (136, 52.9), (137, 51.8), (138, 48.2), (139, 46.3), (140, 50.0), (141, 46.1), (142, 41.3), (143, 53.2), (144, 51.0), (145, 52.4), (146, 55.7), (147, 47.2), (148, 49.9), (149, 48.6), (150, 50.0), (151, 42.0), (152, 44.8), (153, 39.3), (154, 46.0), (155, 43.2), (156, 47.0), (157, 40.4), (158, 43.8), (159, 47.8), (160, 41.3), (161, 43.7), (162, 41.3), (163, 41.4), (164, 47.1), (165, 47.1), (166, 42.7), (167, 51.6), (168, 39.4), (169, 35.6), (170, 42.9), (171, 41.5), (172, 41.5), (173, 45.8), (174, 46.5), (175, 45.0), (176, 42.5), (177, 34.8), (178, 36.8), (179, 44.3), (180, 38.7), (181, 44.8), (182, 38.0), (183, 38.7), (184, 39.4), (185, 38.3), (186, 38.1), (187, 40.1), (188, 37.6), (189, 37.3), (190, 42.8), (191, 36.6), (192, 36.2), (193, 40.2), (194, 37.5), (195, 37.3), (196, 37.9), (197, 38.6), (198, 38.5), (199, 37.8), (200, 35.8), (201, 41.6), (202, 39.2), (203, 34.1), (204, 34.0), (205, 35.9), (206, 41.2), (207, 36.7), (208, 39.0), (209, 39.2), (210, 38.4), (211, 38.7), (212, 35.9), (213, 38.2), (214, 38.4), (215, 42.7), (216, 39.2), (217, 39.1), (218, 38.6), (219, 40.0), (220, 40.8), (221, 41.4), (222, 41.6), (223, 40.4), (224, 36.9), (225, 40.7), (226, 38.1), (227, 40.1), (228, 37.9), (229, 39.3), (230, 38.1), (231, 41.3), (232, 39.7), (233, 41.3), (234, 38.7), (235, 39.7), (236, 38.1), (237, 41.4), (238, 41.4), (239, 38.4), (240, 40.5), (241, 38.9), (242, 41.4), (243, 40.6), (244, 41.2), (245, 38.5), (246, </w:t>
      </w:r>
      <w:r w:rsidR="00E13BCA" w:rsidRPr="003A22A7">
        <w:rPr>
          <w:rFonts w:ascii="Times New Roman" w:hAnsi="Times New Roman" w:cs="Times New Roman"/>
          <w:sz w:val="24"/>
          <w:szCs w:val="24"/>
        </w:rPr>
        <w:lastRenderedPageBreak/>
        <w:t>44.2), (247, 36.4), (248, 40.2), (249, 44.3), (250, 45.3), (251, 43.6), (252, 43.9), (253, 39.3), (254, 39.7), (255, 42.0), (256, 41.7), (257, 38.0), (258, 40.5), (259, 40.6), (260, 42.6), (261, 36.9), (262, 41.2), (263, 42.8), (264, 42.8), (265, 44.9), (266, 43.9), (267, 43.3), (268, 38.3), (269, 40.2), (270, 38.6), (271, 44.2), (272, 37.5), (273, 42.0), (274, 37.3), (275, 37.2), (276, 43.2), (277, 43.0), (278, 34.4), (279, 42.2), (280, 44.8), (281, 42.4), (282, 42.9), (283, 45.6), (284, 50.2), (285, 43.9), (286, 42.5), (287, 49.8), (288, 49.9), (289, 48.3), (290, 49.7), (291, 49.9), (292, 48.0), (293, 53.3), (294, 45.1), (295, 39.3), (296, 48.0), (297, 42.7), (298, 42.5), (299, 44.2), (300, 48.6), (301, 41.5), (302, 39.1), (303, 43.9), (304, 39.0), (305, 55.1), (306, 57.4), (307, 58.4), (308, 50.5), (309, 52.5), (310, 54.6), (311, 52.3), (312, 51.1), (313, 54.3), (314, 51.1), (315, 53.2), (316, 46.4), (317, 43.4), (318, 52.6), (319, 55.1), (320, 53.6), (321, 49.8), (322, 50.2), (323, 52.6), (324, 55.3), (325, 53.6), (326, 54.0), (327, 57.1), (328, 53.6), (329, 51.1), (330, 52.5), (331, 49.8), (332, 57.0), (333, 48.0), (334, 53.9), (335, 59.2), (336, 55.0), (337, 61.3), (338, 58.5), (339, 65.3), (340, 60.6), (341, 60.2), (342, 58.4), (343, 62.5), (344, 57.5), (345, 61.0), (346, 55.9), (347, 56.3), (348, 64.0), (349, 57.0), (350, 60.9), (351, 59.9), (352, 55.8), (353, 62.0), (354, 62.7), (355, 63.0), (356, 60.7), (357, 62.5), (358, 56.0), (359, 59.1), (360, 60.3), (361, 62.0), (362, 55.5), (363, 62.0), (364, 59.2), (365, 62.6), (366, 62.6)</w:t>
      </w:r>
    </w:p>
    <w:p w14:paraId="39432550" w14:textId="77777777" w:rsidR="00D8238E" w:rsidRDefault="00D8238E" w:rsidP="00D8716C">
      <w:pPr>
        <w:spacing w:after="0" w:line="480" w:lineRule="auto"/>
        <w:rPr>
          <w:rFonts w:ascii="Times New Roman" w:hAnsi="Times New Roman" w:cs="Times New Roman"/>
          <w:sz w:val="24"/>
          <w:szCs w:val="24"/>
        </w:rPr>
      </w:pPr>
    </w:p>
    <w:p w14:paraId="6EBE0F59" w14:textId="45CE7CEB" w:rsidR="00E13BCA" w:rsidRPr="003A22A7" w:rsidRDefault="00D8238E"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Solar_Ra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8.16), (2.00, 8.33), (3.00, 7.91), (4.00, 7.74), (5.00, 8.41), (6.00, 7.62), (7.00, 8.41), (8.00, 7.53), (9.00, 8.20), (10.0, 8.04), (11.0, 8.25), (12.0, 8.46), (13.0, 8.37), (14.0, 8.16), (15.0, 8.62), (16.0, 8.37), (17.0, 8.67), (18.0, 8.96), (19.0, 8.16), (20.0, 8.46), (21.0, 9.13), (22.0, 8.50), (23.0, 8.33), (24.0, 8.62), (25.0, 8.75), (26.0, 8.62), (27.0, 8.67), (28.0, 8.29), (29.0, 8.54), (30.0, 8.33), (31.0, 9.04), (32.0, 10.6), (33.0, 10.8), (34.0, 10.6), (35.0, 10.8), (36.0, 11.3), (37.0, 11.0), (38.0, 11.3), (39.0, 11.5), (40.0, 11.6), (41.0, 11.1), (42.0, 11.4), (43.0, </w:t>
      </w:r>
      <w:r w:rsidR="00E13BCA" w:rsidRPr="003A22A7">
        <w:rPr>
          <w:rFonts w:ascii="Times New Roman" w:hAnsi="Times New Roman" w:cs="Times New Roman"/>
          <w:sz w:val="24"/>
          <w:szCs w:val="24"/>
        </w:rPr>
        <w:lastRenderedPageBreak/>
        <w:t xml:space="preserve">11.2), (44.0, 11.1), (45.0, 11.8), (46.0, 11.5), (47.0, 12.2), (48.0, 12.2), (49.0, 11.7), (50.0, 12.4), (51.0, 12.3), (52.0, 12.1), (53.0, 11.8), (54.0, 11.8), (55.0, 12.0), (56.0, 12.7), (57.0, 11.8), (58.0, 12.7), (59.0, 11.1), (60.0, 14.9), (61.0, 15.4), (62.0, 15.4), (63.0, 15.9), (64.0, 15.1), (65.0, 15.5), (66.0, 15.7), (67.0, 16.2), (68.0, 15.3), (69.0, 15.7), (70.0, 17.0), (71.0, 17.2), (72.0, 15.5), (73.0, 16.2), (74.0, 16.4), (75.0, 17.2), (76.0, 17.0), (77.0, 15.6), (78.0, 17.7), (79.0, 17.3), (80.0, 17.1), (81.0, 16.8), (82.0, 17.7), (83.0, 15.9), (84.0, 17.0), (85.0, 17.8), (86.0, 17.0), (87.0, 18.2), (88.0, 16.9), (89.0, 18.6), (90.0, 17.0), (91.0, 19.4), (92.0, 19.8), (93.0, 19.1), (94.0, 19.7), (95.0, 19.2), (96.0, 18.4), (97.0, 20.2), (98.0, 20.0), (99.0, 20.8), (100, 20.6), (101, 20.4), (102, 19.6), (103, 20.0), (104, 21.3), (105, 21.5), (106, 19.3), (107, 22.0), (108, 21.1), (109, 20.8), (110, 20.7), (111, 20.6), (112, 20.6), (113, 20.6), (114, 21.6), (115, 20.7), (116, 21.8), (117, 21.0), (118, 21.6), (119, 21.5), (120, 20.5), (121, 22.0), (122, 22.5), (123, 22.4), (124, 22.4), (125, 22.2), (126, 23.1), (127, 23.6), (128, 22.9), (129, 22.7), (130, 21.4), (131, 23.7), (132, 22.9), (133, 23.1), (134, 24.1), (135, 23.1), (136, 23.3), (137, 23.1), (138, 22.9), (139, 22.4), (140, 22.7), (141, 22.1), (142, 23.8), (143, 21.1), (144, 23.9), (145, 22.4), (146, 21.4), (147, 22.8), (148, 22.5), (149, 23.7), (150, 23.7), (151, 23.4), (152, 25.1), (153, 26.0), (154, 25.7), (155, 24.3), (156, 24.5), (157, 25.4), (158, 27.5), (159, 25.0), (160, 26.6), (161, 23.5), (162, 26.9), (163, 24.9), (164, 26.7), (165, 24.3), (166, 24.9), (167, 24.9), (168, 26.9), (169, 25.9), (170, 26.9), (171, 26.1), (172, 27.8), (173, 26.0), (174, 25.7), (175, 25.7), (176, 25.2), (177, 25.0), (178, 26.9), (179, 26.6), (180, 25.7), (181, 27.8), (182, 26.1), (183, 24.3), (184, 25.3), (185, 23.0), (186, 26.1), (187, 22.5), (188, 26.8), (189, 23.4), (190, 23.9), (191, 24.6), (192, 23.4), (193, 24.6), (194, 25.9), (195, 25.1), (196, 25.1), (197, 25.2), (198, 25.0), (199, 26.7), (200, 24.9), (201, 24.7), (202, 23.8), (203, 24.7), (204, 24.0), (205, 22.6), (206, 24.7), (207, 23.6), (208, 23.7), (209, 25.2), (210, 24.4), (211, 25.3), (212, 25.4), (213, 22.4), (214, 24.6), (215, 23.0), </w:t>
      </w:r>
      <w:r w:rsidR="00E13BCA" w:rsidRPr="003A22A7">
        <w:rPr>
          <w:rFonts w:ascii="Times New Roman" w:hAnsi="Times New Roman" w:cs="Times New Roman"/>
          <w:sz w:val="24"/>
          <w:szCs w:val="24"/>
        </w:rPr>
        <w:lastRenderedPageBreak/>
        <w:t>(216, 24.2), (217, 21.2), (218, 21.9), (219, 21.2), (220, 21.9), (221, 22.1), (222, 21.3), (223, 20.6), (224, 21.6), (225, 22.5), (226, 22.7), (227, 22.9), (228, 22.0), (229, 22.6), (230, 20.7), (231, 20.9), (232, 21.2), (233, 20.5), (234, 20.9), (235, 21.3), (236, 22.4), (237, 22.6), (238, 21.2), (239, 21.3), (240, 21.3), (241, 20.1), (242, 20.6), (243, 19.0), (244, 17.3), (245, 18.9), (246, 16.2), (247, 19.1), (248, 17.3), (249, 19.0), (250, 18.6), (251, 18.6), (252, 17.5), (253, 18.3), (254, 17.7), (255, 17.0), (256, 19.2), (257, 17.5), (258, 17.6), (259, 17.8), (260, 18.0), (261, 17.0), (262, 17.8), (263, 16.7), (264, 17.5), (265, 17.2), (266, 17.2), (267, 16.4), (268, 16.5), (269, 16.7), (270, 16.5), (271, 16.8), (272, 16.7), (273, 17.0), (274, 13.6), (275, 13.1), (276, 13.3), (277, 14.0), (278, 13.5), (279, 12.8), (280, 13.1), (281, 13.6), (282, 12.3), (283, 13.4), (284, 13.5), (285, 13.6), (286, 12.2), (287, 14.1), (288, 12.9), (289, 13.5), (290, 13.1), (291, 12.9), (292, 12.6), (293, 12.1), (294, 12.2), (295, 12.5), (296, 12.6), (297, 11.9), (298, 12.6), (299, 12.4), (300, 12.0), (301, 11.8), (302, 12.2), (303, 11.8), (304, 11.7), (305, 9.59), (306, 9.59), (307, 9.13), (308, 9.13), (309, 9.17), (310, 9.42), (311, 8.96), (312, 9.42), (313, 9.04), (314, 9.21), (315, 9.33), (316, 9.50), (317, 9.04), (318, 9.13), (319, 8.79), (320, 8.96), (321, 8.54), (322, 8.41), (323, 8.87), (324, 8.96), (325, 8.79), (326, 8.75), (327, 8.71), (328, 8.71), (329, 9.04), (330, 8.58), (331, 8.37), (332, 8.08), (333, 8.50), (334, 8.46), (335, 7.70), (336, 6.95), (337, 7.53), (338, 7.20), (339, 7.37), (340, 7.66), (341, 7.33), (342, 8.00), (343, 7.70), (344, 6.87), (345, 7.74), (346, 6.66), (347, 7.41), (348, 7.07), (349, 7.49), (350, 7.83), (351, 7.16), (352, 7.33), (353, 7.45), (354, 7.03), (355, 7.07), (356, 7.74), (357, 7.12), (358, 6.78), (359, 7.49), (360, 7.28), (361, 7.41), (362, 7.45), (363, 7.45), (364, 7.62), (365, 7.49), (366, 7.49)</w:t>
      </w:r>
    </w:p>
    <w:p w14:paraId="1D9B1A37" w14:textId="77777777" w:rsidR="00D8238E" w:rsidRDefault="00D8238E" w:rsidP="00D8716C">
      <w:pPr>
        <w:spacing w:after="0" w:line="480" w:lineRule="auto"/>
        <w:rPr>
          <w:rFonts w:ascii="Times New Roman" w:hAnsi="Times New Roman" w:cs="Times New Roman"/>
          <w:sz w:val="24"/>
          <w:szCs w:val="24"/>
        </w:rPr>
      </w:pPr>
    </w:p>
    <w:p w14:paraId="4D2313CC" w14:textId="309C758C" w:rsidR="00E13BCA" w:rsidRPr="003A22A7" w:rsidRDefault="00E13BCA" w:rsidP="00D8716C">
      <w:pPr>
        <w:spacing w:after="0" w:line="48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tmax</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4.40), (2.00, 5.27), (3.01, 6.67), (4.01, 2.85), (5.01, 6.45), (6.01, 6.28), (7.02, 5.92), (8.02, 3.87), (9.02, 5.37), (10.0, 3.85), (11.0, 5.24), (12.0, 8.03), (13.0, 3.22), (14.0, 2.64), (15.0, 4.96), (16.0, 6.06), (17.0, 3.44), (18.0, 6.91), (19.0, 5.19), (20.1, 7.12), (21.1, 3.27), (22.1, 3.00), (23.1, 6.42), (24.1, 4.91), (25.1, 6.23), (26.1, 5.43), (27.1, 6.29), (28.1, 5.31), (29.1, 3.33), (30.1, 5.77), (31.1, 4.61), (32.1, 8.58), (33.1, 9.56), (34.1, 7.28), (35.1, 6.92), (36.1, 7.34), (37.1, 7.88), (38.1, 6.97), (39.1, 9.18), (40.1, 6.79), (41.1, 8.57), (42.1, 8.44), (43.1, 7.68), (44.1, 5.92), (45.1, 5.27), (46.1, 8.70), (47.1, 8.80), (48.1, 8.11), (49.1, 8.75), (50.1, 8.48), (51.1, 7.14), (52.1, 8.98), (53.1, 10.3), (54.1, 9.50), (55.1, 8.29), (56.2, 8.53), (57.2, 4.67), (58.2, 6.32), (59.2, 9.92), (60.2, 10.1), (61.2, 10.4), (62.2, 11.0), (63.2, 8.72), (64.2, 12.1), (65.2, 9.86), (66.2, 9.55), (67.2, 10.8), (68.2, 11.8), (69.2, 13.5), (70.2, 6.68), (71.2, 8.34), (72.2, 11.5), (73.2, 12.4), (74.2, 8.84), (75.2, 12.3), (76.2, 12.7), (77.2, 12.8), (78.2, 11.1), (79.2, 14.2), (80.2, 12.6), (81.2, 10.9), (82.2, 11.7), (83.2, 9.41), (84.2, 10.6), (85.2, 11.2), (86.2, 13.2), (87.2, 9.63), (88.2, 11.3), (89.2, 10.1), (90.2, 10.5), (91.2, 17.6), (92.3, 18.9), (93.3, 17.4), (94.3, 15.9), (95.3, 16.3), (96.3, 18.9), (97.3, 16.4), (98.3, 17.9), (99.3, 16.5), (100, 14.4), (101, 16.2), (102, 16.2), (103, 19.5), (104, 17.1), (105, 16.5), (106, 15.1), (107, 16.3), (108, 16.7), (109, 17.8), (110, 18.2), (111, 17.5), (112, 18.9), (113, 18.3), (114, 16.0), (115, 15.6), (116, 18.6), (117, 15.5), (118, 18.4), (119, 18.6), (120, 17.6), (121, 19.8), (122, 23.2), (123, 22.0), (124, 22.8), (125, 21.4), (126, 21.0), (127, 21.2), (128, 21.6), (129, 22.1), (130, 21.6), (131, 22.9), (132, 20.4), (133, 21.3), (134, 24.6), (135, 23.4), (136, 20.5), (137, 21.8), (138, 22.5), (139, 22.8), (140, 23.1), (141, 22.1), (142, 22.9), (143, 20.8), (144, 22.0), (145, 22.1), (146, 21.5), (147, 20.9), (148, 22.7), (149, 24.1), (150, 22.6), (151, 23.8), (152, 26.9), (153, 28.6), (154, 28.3), (155, 29.0), (156, 27.9), (157, 30.0), (158, 28.6), (159, 26.4), (160, 27.2), (161, 29.5), (162, 28.2), (163, 30.5), (164, 26.3), (165, 27.2), (166, 27.9), (167, 28.2), (168, 29.7), (169, 28.3), (170, 28.2), (171, </w:t>
      </w:r>
      <w:r w:rsidRPr="003A22A7">
        <w:rPr>
          <w:rFonts w:ascii="Times New Roman" w:hAnsi="Times New Roman" w:cs="Times New Roman"/>
          <w:sz w:val="24"/>
          <w:szCs w:val="24"/>
        </w:rPr>
        <w:lastRenderedPageBreak/>
        <w:t xml:space="preserve">28.1), (172, 27.3), (173, 28.4), (174, 26.1), (175, 25.9), (176, 28.1), (177, 28.3), (178, 28.7), (179, 28.1), (180, 30.3), (181, 27.1), (182, 31.8), (183, 31.8), (185, 32.3), (186, 32.1), (187, 31.6), (188, 32.3), (189, 32.9), (190, 31.7), (191, 31.2), (192, 31.9), (193, 32.6), (194, 32.3), (195, 32.2), (196, 32.3), (197, 32.0), (198, 32.0), (199, 32.7), (200, 32.6), (201, 32.6), (202, 32.4), (203, 32.9), (204, 32.5), (205, 34.9), (206, 33.3), (207, 31.4), (208, 32.0), (209, 32.0), (210, 32.4), (211, 31.4), (212, 32.1), (213, 31.9), (214, 32.0), (215, 30.8), (216, 31.2), (217, 31.2), (218, 32.4), (219, 31.7), (220, 31.7), (221, 31.4), (222, 30.3), (223, 31.1), (224, 31.1), (225, 31.4), (226, 31.0), (227, 30.3), (228, 31.4), (229, 32.3), (230, 31.6), (231, 31.3), (232, 31.1), (233, 32.4), (234, 30.4), (235, 31.7), (236, 31.2), (237, 32.2), (238, 30.4), (239, 31.2), (240, 31.3), (241, 30.9), (242, 32.2), (243, 31.8), (244, 30.0), (245, 26.0), (246, 25.1), (247, 26.2), (248, 27.7), (249, 25.6), (250, 24.0), (251, 25.3), (252, 26.2), (253, 26.1), (254, 26.6), (255, 25.5), (256, 26.0), (257, 25.1), (258, 27.0), (259, 28.0), (260, 24.7), (261, 27.0), (262, 27.0), (263, 26.3), (264, 27.2), (265, 27.1), (266, 26.9), (267, 28.0), (268, 26.6), (269, 26.2), (270, 26.4), (271, 25.9), (272, 25.6), (273, 27.4), (274, 26.8), (275, 20.8), (276, 21.0), (277, 19.4), (278, 19.4), (279, 21.3), (280, 21.9), (281, 20.7), (282, 20.2), (283, 20.7), (284, 19.6), (285, 20.8), (286, 18.2), (287, 19.2), (288, 17.9), (289, 19.6), (290, 18.8), (291, 18.2), (292, 19.0), (293, 18.3), (294, 18.9), (295, 20.1), (296, 22.7), (297, 19.7), (298, 20.2), (299, 20.4), (300, 20.1), (301, 18.2), (302, 21.0), (303, 19.9), (304, 18.8), (305, 19.4), (306, 12.1), (307, 9.33), (308, 10.5), (309, 11.2), (310, 11.2), (311, 11.9), (312, 11.2), (313, 11.2), (314, 10.3), (315, 11.2), (316, 12.6), (317, 11.6), (318, 14.0), (319, 12.8), (320, 6.55), (321, 8.11), (322, 12.9), (323, 9.43), (324, 11.0), (325, 10.2), (326, 10.7), (327, 10.5), (328, 8.89), (329, 9.75), (330, 11.7), (331, 12.6), (332, 12.4), (333, 11.6), (334, 12.1), (335, 11.0), (336, 5.80), (337, 4.58), (338, 6.16), (339, 5.57), (340, 3.87), (341, 8.55), (342, 5.58), (343, 7.47), (344, 5.93), </w:t>
      </w:r>
      <w:r w:rsidRPr="003A22A7">
        <w:rPr>
          <w:rFonts w:ascii="Times New Roman" w:hAnsi="Times New Roman" w:cs="Times New Roman"/>
          <w:sz w:val="24"/>
          <w:szCs w:val="24"/>
        </w:rPr>
        <w:lastRenderedPageBreak/>
        <w:t>(345, 6.69), (346, 6.69), (347, 6.39), (348, 6.70), (349, 5.32), (350, 7.23), (351, 7.16), (352, 4.61), (353, 6.62), (354, 6.58), (355, 8.07), (356, 5.87), (357, 3.95), (358, 6.52), (359, 6.52), (360, 6.44), (361, 4.92), (362, 7.24), (363, 6.20), (364, 5.27), (365, 6.72), (366, 6.64)</w:t>
      </w:r>
    </w:p>
    <w:p w14:paraId="7D563B05" w14:textId="77777777" w:rsidR="00D8238E" w:rsidRDefault="00D8238E" w:rsidP="00D8716C">
      <w:pPr>
        <w:spacing w:after="0" w:line="480" w:lineRule="auto"/>
        <w:rPr>
          <w:rFonts w:ascii="Times New Roman" w:hAnsi="Times New Roman" w:cs="Times New Roman"/>
          <w:sz w:val="24"/>
          <w:szCs w:val="24"/>
        </w:rPr>
      </w:pPr>
    </w:p>
    <w:p w14:paraId="10DF89A1" w14:textId="1184BC58" w:rsidR="00E13BCA" w:rsidRPr="003A22A7" w:rsidRDefault="00D8238E" w:rsidP="00D8716C">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tmin</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8.25), (2.00, -7.45), (3.01, -8.11), (4.01, -9.19), (5.01, -8.87), (6.01, -6.81), (7.02, -8.44), (8.02, -8.80), (9.02, -8.43), (10.0, -8.70), (11.0, -8.74), (12.0, -6.63), (13.0, -8.82), (14.0, -9.75), (15.0, -8.13), (16.0, -8.91), (17.0, -9.36), (18.0, -6.11), (19.0, -8.39), (20.1, -7.36), (21.1, -9.38), (22.1, -9.45), (23.1, -7.79), (24.1, -9.24), (25.1, -7.74), (26.1, -7.31), (27.1, -6.03), (28.1, -8.83), (29.1, -9.14), (30.1, -9.09), (31.1, -7.07), (32.1, -6.38), (33.1, -6.03), (34.1, -8.41), (35.1, -7.79), (36.1, -7.34), (37.1, -8.04), (38.1, -7.99), (39.1, -8.25), (40.1, -7.23), (41.1, -7.42), (42.1, -7.12), (43.1, -7.16), (44.1, -8.01), (45.1, -9.13), (46.1, -5.90), (47.1, -6.70), (48.1, -7.23), (49.1, -5.60), (50.1, -7.05), (51.1, -7.93), (52.1, -7.82), (53.1, -7.59), (54.1, -5.83), (55.1, -7.17), (56.2, -7.46), (57.2, -10.1), (58.2, -8.21), (59.2, -6.29), (60.2, -6.88), (61.2, -6.78), (62.2, -4.78), (63.2, -6.95), (64.2, -5.06), (65.2, -6.36), (66.2, -6.43), (67.2, -5.35), (68.2, -5.20), (69.2, -2.39), (70.2, -8.56), (71.2, -7.46), (72.2, -4.90), (73.2, -3.83), (74.2, -6.49), (75.2, -5.11), (76.2, -3.64), (77.2, -3.58), (78.2, -4.09), (79.2, -3.57), (80.2, -6.20), (81.2, -5.59), (82.2, -5.21), (83.2, -6.51), (84.2, -5.30), (85.2, -5.26), (86.2, -4.07), (87.2, -6.69), (88.2, -5.76), (89.2, -4.42), (90.2, -4.51), (91.2, 0.163), (92.3, -0.0267), (93.3, -1.10), (94.3, -0.653), (95.3, -0.453), (96.3, 0.563), (97.3, -0.777), (98.3, -0.95), (99.3, -2.17), (100, -2.63), (101, -0.753), (102, -1.13), (103, 0.58), (104, -1.59), (105, -1.77), (106, -3.00), (107, -1.00), (108, -1.50), (109, -0.727), (110, -0.33), (111, -1.33), (112, 0.28), (113, -0.15), (114, -1.68), (115, -1.17), (116, -0.507), (117, -1.57), (118, -1.80), (119, -0.353), (120, -1.63), (121, 3.74), (122, 5.26), (123, 3.83), (124, 5.34), (125, 3.51), (126, 4.41), (127, 3.54), (128, 4.92), (129, 4.75), (130, 2.75), (131, 4.57), (132, </w:t>
      </w:r>
      <w:r w:rsidR="00E13BCA" w:rsidRPr="003A22A7">
        <w:rPr>
          <w:rFonts w:ascii="Times New Roman" w:hAnsi="Times New Roman" w:cs="Times New Roman"/>
          <w:sz w:val="24"/>
          <w:szCs w:val="24"/>
        </w:rPr>
        <w:lastRenderedPageBreak/>
        <w:t xml:space="preserve">3.96), (133, 3.36), (134, 5.30), (135, 5.03), (136, 3.46), (137, 4.81), (138, 4.92), (139, 4.59), (140, 5.36), (141, 4.31), (142, 4.60), (143, 4.63), (144, 3.93), (145, 4.20), (146, 4.53), (147, 3.87), (148, 5.02), (149, 4.80), (150, 4.64), (151, 4.46), (152, 9.01), (153, 9.68), (154, 10.2), (155, 9.15), (156, 9.63), (157, 9.55), (158, 9.37), (159, 9.11), (160, 8.51), (161, 10.1), (162, 8.94), (163, 10.7), (164, 8.93), (165, 9.47), (166, 9.10), (167, 10.4), (168, 10.2), (169, 8.78), (170, 9.69), (171, 9.21), (172, 8.34), (173, 9.98), (174, 8.50), (175, 7.97), (176, 9.06), (177, 9.42), (178, 9.51), (179, 9.58), (180, 9.54), (181, 9.13), (182, 11.9), (183, 12.1), (185, 12.7), (186, 12.4), (187, 12.5), (188, 12.6), (189, 12.6), (190, 11.7), (191, 12.1), (192, 12.2), (193, 12.0), (194, 13.0), (195, 12.5), (196, 12.5), (197, 12.0), (198, 12.5), (199, 12.9), (200, 12.6), (201, 12.7), (202, 13.0), (203, 13.0), (204, 12.1), (205, 13.7), (206, 12.7), (207, 11.5), (208, 12.3), (209, 12.6), (210, 13.1), (211, 11.1), (212, 12.2), (213, 12.3), (214, 11.4), (215, 10.3), (216, 11.2), (217, 11.0), (218, 11.8), (219, 11.2), (220, 11.9), (221, 11.8), (222, 10.4), (223, 11.1), (224, 11.2), (225, 10.6), (226, 10.7), (227, 10.4), (228, 11.3), (229, 11.5), (230, 11.4), (231, 10.8), (232, 11.6), (233, 11.8), (234, 10.7), (235, 11.6), (236, 11.0), (237, 11.5), (238, 10.4), (239, 11.2), (240, 11.1), (241, 10.8), (242, 11.6), (243, 11.8), (244, 9.95), (245, 5.00), (246, 3.92), (247, 4.48), (248, 6.56), (249, 5.07), (250, 4.09), (251, 4.38), (252, 5.41), (253, 6.29), (254, 6.23), (255, 4.76), (256, 5.25), (257, 4.82), (258, 5.41), (259, 6.01), (260, 4.47), (261, 5.64), (262, 5.51), (263, 5.36), (264, 6.57), (265, 6.64), (266, 6.40), (267, 7.04), (268, 5.79), (269, 5.23), (270, 5.16), (271, 5.51), (272, 5.54), (273, 5.44), (274, 5.48), (275, 0.58), (276, -0.877), (277, -1.44), (278, -0.31), (279, -0.323), (280, 0.477), (281, -0.00667), (282, -0.17), (283, -0.31), (284, 0.1), (285, 1.64), (286, -0.68), (287, -2.06), (288, -0.86), (289, -0.15), (290, -1.18), (291, -0.567), (292, 0.0767), (293, -1.11), (294, -0.03), (295, 0.123), (296, 1.11), (297, 0.02), (298, -0.57), (299, -0.183), (300, -0.06), (301, -0.907), (302, 0.687), (303, -1.31), </w:t>
      </w:r>
      <w:r w:rsidR="00E13BCA" w:rsidRPr="003A22A7">
        <w:rPr>
          <w:rFonts w:ascii="Times New Roman" w:hAnsi="Times New Roman" w:cs="Times New Roman"/>
          <w:sz w:val="24"/>
          <w:szCs w:val="24"/>
        </w:rPr>
        <w:lastRenderedPageBreak/>
        <w:t>(304, -0.947), (305, -0.227), (306, -3.70), (307, -6.61), (308, -5.70), (309, -6.27), (310, -5.86), (311, -4.26), (312, -5.92), (313, -4.77), (314, -5.79), (315, -5.90), (316, -3.74), (317, -5.89), (318, -4.19), (319, -4.40), (320, -8.05), (321, -7.64), (322, -3.53), (323, -7.29), (324, -5.41), (325, -4.96), (326, -5.20), (327, -6.66), (328, -6.14), (329, -6.31), (330, -5.61), (331, -4.54), (332, -3.97), (333, -5.22), (334, -5.90), (335, -5.15), (336, -7.90), (337, -10.1), (338, -8.43), (339, -9.26), (340, -9.56), (341, -6.32), (342, -8.61), (343, -6.79), (344, -7.54), (345, -7.16), (346, -7.08), (347, -8.26), (348, -7.94), (349, -7.96), (350, -8.65), (351, -7.14), (352, -9.58), (353, -6.62), (354, -7.54), (355, -7.06), (356, -7.67), (357, -9.62), (358, -7.16), (359, -8.06), (360, -6.87), (361, -8.65), (362, -7.41), (363, -8.52), (364, -8.24), (365, -7.70), (366, -8.08)</w:t>
      </w:r>
    </w:p>
    <w:p w14:paraId="2C3A37FD" w14:textId="77777777" w:rsidR="00D8238E" w:rsidRDefault="00D8238E" w:rsidP="00D8716C">
      <w:pPr>
        <w:spacing w:after="0" w:line="480" w:lineRule="auto"/>
        <w:rPr>
          <w:rFonts w:ascii="Times New Roman" w:hAnsi="Times New Roman" w:cs="Times New Roman"/>
          <w:sz w:val="24"/>
          <w:szCs w:val="24"/>
        </w:rPr>
      </w:pPr>
    </w:p>
    <w:p w14:paraId="70354EC0" w14:textId="1352EFF2" w:rsidR="00E13BCA" w:rsidRPr="003A22A7" w:rsidRDefault="00E13BCA" w:rsidP="00D8716C">
      <w:pPr>
        <w:spacing w:after="0" w:line="480" w:lineRule="auto"/>
        <w:rPr>
          <w:rFonts w:ascii="Times New Roman" w:hAnsi="Times New Roman" w:cs="Times New Roman"/>
          <w:sz w:val="24"/>
          <w:szCs w:val="24"/>
        </w:rPr>
      </w:pPr>
      <w:r w:rsidRPr="003A22A7">
        <w:rPr>
          <w:rFonts w:ascii="Times New Roman" w:hAnsi="Times New Roman" w:cs="Times New Roman"/>
          <w:sz w:val="24"/>
          <w:szCs w:val="24"/>
        </w:rPr>
        <w:t>U2</w:t>
      </w:r>
      <w:r w:rsidR="00D8238E">
        <w:rPr>
          <w:rFonts w:ascii="Times New Roman" w:hAnsi="Times New Roman" w:cs="Times New Roman"/>
          <w:sz w:val="24"/>
          <w:szCs w:val="24"/>
        </w:rPr>
        <w:t xml:space="preserve"> = GRAPH(</w:t>
      </w:r>
      <w:proofErr w:type="spellStart"/>
      <w:r w:rsidR="00D8238E">
        <w:rPr>
          <w:rFonts w:ascii="Times New Roman" w:hAnsi="Times New Roman" w:cs="Times New Roman"/>
          <w:sz w:val="24"/>
          <w:szCs w:val="24"/>
        </w:rPr>
        <w:t>wind_speed_m</w:t>
      </w:r>
      <w:proofErr w:type="spellEnd"/>
      <w:r w:rsidR="00D8238E">
        <w:rPr>
          <w:rFonts w:ascii="Times New Roman" w:hAnsi="Times New Roman" w:cs="Times New Roman"/>
          <w:sz w:val="24"/>
          <w:szCs w:val="24"/>
        </w:rPr>
        <w:t xml:space="preserve">_\_second) </w:t>
      </w:r>
      <w:r w:rsidRPr="003A22A7">
        <w:rPr>
          <w:rFonts w:ascii="Times New Roman" w:hAnsi="Times New Roman" w:cs="Times New Roman"/>
          <w:sz w:val="24"/>
          <w:szCs w:val="24"/>
        </w:rPr>
        <w:t xml:space="preserve">(1.00, 6.75), (2.00, 6.46), (3.00, 6.03), (4.00, 5.90), (5.00, 5.68), (6.00, 5.73), (7.00, 4.98), (8.00, 5.52), (9.00, 5.71), (10.0, 5.08), (11.0, 5.38), (12.0, 5.32), (13.0, 5.33), (14.0, 5.49), (15.0, 6.39), (16.0, 4.93), (17.0, 6.31), (18.0, 5.43), (19.0, 5.79), (20.0, 5.11), (21.0, 6.14), (22.0, 6.08), (23.0, 5.54), (24.0, 6.21), (25.0, 5.54), (26.0, 5.42), (27.0, 5.13), (28.0, 5.71), (29.0, 5.38), (30.0, 5.88), (31.0, 5.52), (32.0, 5.61), (33.0, 5.36), (34.0, 5.32), (35.0, 6.26), (36.0, 5.58), (37.0, 5.50), (38.0, 4.72), (39.0, 5.36), (40.0, 6.20), (41.0, 5.55), (42.0, 5.43), (43.0, 4.94), (44.0, 5.66), (45.0, 5.25), (46.0, 5.51), (47.0, 5.50), (48.0, 5.68), (49.0, 5.42), (50.0, 5.78), (51.0, 5.41), (52.0, 5.50), (53.0, 5.32), (54.0, 5.75), (55.0, 5.69), (56.0, 5.60), (57.0, 5.76), (58.0, 6.16), (59.0, 4.93), (60.0, 5.83), (61.0, 7.50), (62.0, 5.16), (63.0, 5.92), (64.0, 5.47), (65.0, 5.02), (66.0, 6.00), (67.0, 6.24), (68.0, 5.86), (69.0, 6.06), (70.0, 6.16), (71.0, 6.95), (72.0, 5.75), (73.0, 5.21), (74.0, 6.71), (75.0, 6.37), (76.0, 7.05), (77.0, 5.43), (78.0, 5.17), (79.0, 7.42), (80.0, 5.21), (81.0, 6.28), (82.0, 6.56), (83.0, 5.10), (84.0, 5.97), (85.0, 5.92), (86.0, 6.88), (87.0, 7.04), (88.0, 6.12), (89.0, 6.55), (90.0, 5.12), (91.0, 7.04), (92.0, 6.58), (93.0, 6.38), (94.0, 6.90), </w:t>
      </w:r>
      <w:r w:rsidRPr="003A22A7">
        <w:rPr>
          <w:rFonts w:ascii="Times New Roman" w:hAnsi="Times New Roman" w:cs="Times New Roman"/>
          <w:sz w:val="24"/>
          <w:szCs w:val="24"/>
        </w:rPr>
        <w:lastRenderedPageBreak/>
        <w:t xml:space="preserve">(95.0, 5.74), (96.0, 5.86), (97.0, 5.67), (98.0, 5.89), (99.0, 5.84), (100, 5.56), (101, 6.34), (102, 5.54), (103, 6.83), (104, 6.02), (105, 6.39), (106, 6.22), (107, 6.92), (108, 6.60), (109, 6.63), (110, 5.72), (111, 5.31), (112, 7.09), (113, 6.93), (114, 6.16), (115, 5.96), (116, 6.57), (117, 5.84), (118, 6.75), (119, 5.66), (120, 6.50), (121, 5.49), (122, 4.89), (123, 5.58), (124, 4.71), (125, 5.76), (126, 5.46), (127, 5.37), (128, 5.93), (129, 5.81), (130, 5.09), (131, 5.46), (132, 5.17), (133, 5.11), (134, 5.61), (135, 5.79), (136, 5.07), (137, 6.11), (138, 5.70), (139, 5.49), (140, 6.20), (141, 5.62), (142, 4.38), (143, 5.66), (144, 5.09), (145, 5.63), (146, 5.32), (147, 4.39), (148, 6.02), (149, 4.97), (150, 5.36), (151, 3.97), (152, 5.12), (153, 4.42), (154, 4.98), (155, 4.23), (156, 4.46), (157, 5.69), (158, 5.63), (159, 5.45), (160, 5.33), (161, 5.19), (162, 4.56), (163, 4.43), (164, 5.10), (165, 4.77), (166, 5.22), (167, 4.98), (168, 4.67), (169, 4.51), (170, 5.35), (171, 4.67), (172, 5.98), (173, 5.22), (174, 4.53), (175, 5.03), (176, 4.38), (177, 4.64), (178, 5.49), (179, 5.20), (180, 5.19), (181, 4.76), (182, 3.72), (183, 4.40), (184, 4.79), (185, 4.71), (186, 4.43), (187, 3.60), (188, 4.08), (189, 5.11), (190, 4.54), (191, 4.21), (192, 4.26), (193, 3.84), (194, 4.74), (195, 4.36), (196, 3.99), (197, 3.69), (198, 4.31), (199, 4.33), (200, 3.92), (201, 4.71), (202, 5.51), (203, 3.94), (204, 4.50), (205, 4.43), (206, 4.79), (207, 3.62), (208, 4.49), (209, 4.24), (210, 4.20), (211, 4.13), (212, 4.65), (213, 4.34), (214, 3.85), (215, 4.42), (216, 4.46), (217, 4.33), (218, 3.90), (219, 3.44), (220, 4.18), (221, 4.11), (222, 4.37), (223, 3.82), (224, 3.55), (225, 3.91), (226, 4.23), (227, 4.26), (228, 3.96), (229, 4.51), (230, 4.09), (231, 3.92), (232, 3.80), (233, 3.95), (234, 4.55), (235, 3.83), (236, 4.00), (237, 4.00), (238, 4.78), (239, 4.71), (240, 4.02), (241, 4.46), (242, 4.86), (243, 3.90), (244, 4.26), (245, 4.23), (246, 4.82), (247, 4.36), (248, 4.40), (249, 3.58), (250, 4.61), (251, 4.18), (252, 4.49), (253, 4.93), (254, 4.75), (255, 4.44), (256, 4.97), (257, 4.76), (258, 5.06), (259, 4.75), (260, 4.18), (261, 4.40), (262, 4.45), (263, 4.72), (264, 4.82), (265, 3.85), (266, 4.62), (267, </w:t>
      </w:r>
      <w:r w:rsidRPr="003A22A7">
        <w:rPr>
          <w:rFonts w:ascii="Times New Roman" w:hAnsi="Times New Roman" w:cs="Times New Roman"/>
          <w:sz w:val="24"/>
          <w:szCs w:val="24"/>
        </w:rPr>
        <w:lastRenderedPageBreak/>
        <w:t>4.78), (268, 4.01), (269, 4.37), (270, 4.57), (271, 4.28), (272, 4.56), (273, 4.73), (274, 5.62), (275, 4.74), (276, 5.15), (277, 5.11), (278, 5.33), (279, 5.25), (280, 5.65), (281, 4.74), (282, 5.86), (283, 4.91), (284, 5.19), (285, 4.85), (286, 5.13), (287, 5.41), (288, 5.17), (289, 4.64), (290, 4.57), (291, 5.35), (292, 4.87), (293, 5.64), (294, 4.76), (295, 5.74), (296, 5.43), (297, 5.37), (298, 5.34), (299, 4.84), (300, 5.21), (301, 4.59), (302, 4.70), (303, 5.13), (304, 4.31), (305, 6.44), (306, 5.00), (307, 5.39), (308, 6.61), (309, 5.66), (310, 5.88), (311, 5.80), (312, 6.19), (313, 5.83), (314, 5.57), (315, 6.76), (316, 5.13), (317, 6.12), (318, 5.20), (319, 5.32), (320, 5.97), (321, 6.51), (322, 6.27), (323, 5.82), (324, 5.41), (325, 4.63), (326, 5.94), (327, 5.80), (328, 4.67), (329, 5.51), (330, 6.56), (331, 6.32), (332, 5.57), (333, 4.81), (334, 6.30), (335, 5.41), (336, 6.01), (337, 5.38), (338, 5.36), (339, 5.35), (340, 5.35), (341, 5.39), (342, 5.57), (343, 5.84), (344, 4.86), (345, 5.36), (346, 4.73), (347, 5.07), (348, 5.74), (349, 5.71), (350, 5.40), (351, 4.48), (352, 5.70), (353, 6.33), (354, 5.17), (355, 5.93), (356, 5.58), (357, 4.86), (358, 6.08), (359, 5.57), (360, 5.75), (361, 5.38), (362, 5.00), (363, 6.01), (364, 5.87), (365, 4.92), (366, 4.92)</w:t>
      </w:r>
    </w:p>
    <w:p w14:paraId="6FCBD0D5" w14:textId="77777777" w:rsidR="00D8238E" w:rsidRDefault="00D8238E" w:rsidP="00D8716C">
      <w:pPr>
        <w:spacing w:after="0" w:line="480" w:lineRule="auto"/>
        <w:rPr>
          <w:rFonts w:ascii="Times New Roman" w:hAnsi="Times New Roman" w:cs="Times New Roman"/>
          <w:sz w:val="24"/>
          <w:szCs w:val="24"/>
        </w:rPr>
      </w:pPr>
    </w:p>
    <w:p w14:paraId="01CA8CFA" w14:textId="311E5A20" w:rsidR="00E13BCA" w:rsidRDefault="00D8238E" w:rsidP="00D8716C">
      <w:pPr>
        <w:spacing w:after="0" w:line="480" w:lineRule="auto"/>
        <w:rPr>
          <w:rFonts w:ascii="Times New Roman" w:hAnsi="Times New Roman" w:cs="Times New Roman"/>
          <w:sz w:val="24"/>
          <w:szCs w:val="24"/>
        </w:rPr>
        <w:sectPr w:rsidR="00E13BCA" w:rsidSect="00D8716C">
          <w:pgSz w:w="12240" w:h="15840"/>
          <w:pgMar w:top="1440" w:right="1440" w:bottom="1440" w:left="1440" w:header="720" w:footer="720" w:gutter="0"/>
          <w:lnNumType w:countBy="1" w:restart="continuous"/>
          <w:cols w:space="720"/>
          <w:docGrid w:linePitch="360"/>
        </w:sectPr>
      </w:pPr>
      <w:proofErr w:type="spellStart"/>
      <w:r>
        <w:rPr>
          <w:rFonts w:ascii="Times New Roman" w:hAnsi="Times New Roman" w:cs="Times New Roman"/>
          <w:sz w:val="24"/>
          <w:szCs w:val="24"/>
        </w:rPr>
        <w:t>Wind_Sp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607), (2.00, 593), (3.00, 550), (4.00, 561), (5.00, 516), (6.00, 490), (7.00, 439), (8.00, 462), (9.00, 496), (10.0, 458), (11.0, 489), (12.0, 450), (13.0, 480), (14.0, 501), (15.0, 606), (16.0, 463), (17.0, 607), (18.0, 542), (19.0, 550), (20.0, 465), (21.0, 560), (22.0, 519), (23.0, 479), (24.0, 570), (25.0, 502), (26.0, 497), (27.0, 451), (28.0, 536), (29.0, 458), (30.0, 552), (31.0, 494), (32.0, 526), (33.0, 498), (34.0, 509), (35.0, 546), (36.0, 507), (37.0, 474), (38.0, 435), (39.0, 497), (40.0, 557), (41.0, 517), (42.0, 479), (43.0, 426), (44.0, 537), (45.0, 464), (46.0, 507), (47.0, 499), (48.0, 492), (49.0, 535), (50.0, 512), (51.0, 518), (52.0, 530), (53.0, 481), (54.0, 535), (55.0, 536), (56.0, 542), (57.0, 520), (58.0, </w:t>
      </w:r>
      <w:r w:rsidR="00E13BCA" w:rsidRPr="003A22A7">
        <w:rPr>
          <w:rFonts w:ascii="Times New Roman" w:hAnsi="Times New Roman" w:cs="Times New Roman"/>
          <w:sz w:val="24"/>
          <w:szCs w:val="24"/>
        </w:rPr>
        <w:lastRenderedPageBreak/>
        <w:t xml:space="preserve">560), (59.0, 436), (60.0, 514), (61.0, 661), (62.0, 436), (63.0, 479), (64.0, 472), (65.0, 414), (66.0, 529), (67.0, 569), (68.0, 528), (69.0, 481), (70.0, 538), (71.0, 630), (72.0, 461), (73.0, 456), (74.0, 605), (75.0, 567), (76.0, 643), (77.0, 442), (78.0, 469), (79.0, 666), (80.0, 463), (81.0, 570), (82.0, 543), (83.0, 436), (84.0, 493), (85.0, 518), (86.0, 626), (87.0, 605), (88.0, 534), (89.0, 574), (90.0, 450), (91.0, 587), (92.0, 555), (93.0, 522), (94.0, 609), (95.0, 456), (96.0, 496), (97.0, 492), (98.0, 496), (99.0, 501), (100, 452), (101, 499), (102, 444), (103, 608), (104, 520), (105, 538), (106, 525), (107, 565), (108, 556), (109, 558), (110, 495), (111, 443), (112, 629), (113, 550), (114, 542), (115, 500), (116, 558), (117, 482), (118, 540), (119, 469), (120, 558), (121, 486), (122, 427), (123, 495), (124, 416), (125, 524), (126, 465), (127, 467), (128, 525), (129, 498), (130, 428), (131, 488), (132, 441), (133, 459), (134, 483), (135, 506), (136, 430), (137, 547), (138, 485), (139, 460), (140, 543), (141, 491), (142, 392), (143, 495), (144, 469), (145, 520), (146, 465), (147, 380), (148, 527), (149, 417), (150, 469), (151, 359), (152, 455), (153, 381), (154, 433), (155, 374), (156, 391), (157, 484), (158, 461), (159, 453), (160, 469), (161, 441), (162, 408), (163, 378), (164, 434), (165, 414), (166, 460), (167, 456), (168, 417), (169, 377), (170, 434), (171, 425), (172, 487), (173, 453), (174, 370), (175, 435), (176, 385), (177, 389), (178, 454), (179, 430), (180, 468), (181, 412), (182, 343), (183, 370), (184, 449), (185, 413), (186, 411), (187, 339), (188, 374), (189, 457), (190, 427), (191, 381), (192, 386), (193, 372), (194, 422), (195, 409), (196, 366), (197, 330), (198, 393), (199, 388), (200, 363), (201, 413), (202, 488), (203, 363), (204, 398), (205, 416), (206, 438), (207, 324), (208, 406), (209, 378), (210, 358), (211, 359), (212, 410), (213, 392), (214, 342), (215, 410), (216, 402), (217, 391), (218, 372), (219, 331), (220, 386), (221, 366), (222, 402), (223, 349), (224, 318), (225, 355), (226, 389), (227, 392), (228, 378), (229, 415), (230, 369), (231, 376), (232, 344), (233, 360), (234, 424), (235, 350), (236, 369), (237, 361), (238, 418), (239, 415), </w:t>
      </w:r>
      <w:r w:rsidR="00E13BCA" w:rsidRPr="003A22A7">
        <w:rPr>
          <w:rFonts w:ascii="Times New Roman" w:hAnsi="Times New Roman" w:cs="Times New Roman"/>
          <w:sz w:val="24"/>
          <w:szCs w:val="24"/>
        </w:rPr>
        <w:lastRenderedPageBreak/>
        <w:t>(240, 372), (241, 415), (242, 440), (243, 360), (244, 376), (245, 371), (246, 427), (247, 378), (248, 392), (249, 332), (250, 403), (251, 378), (252, 402), (253, 442), (254, 425), (255, 403), (256, 435), (257, 424), (258, 451), (259, 422), (260, 349), (261, 376), (262, 382), (263, 417), (264, 437), (265, 324), (266, 394), (267, 407), (268, 350), (269, 365), (270, 405), (271, 371), (272, 408), (273, 411), (274, 497), (275, 401), (276, 470), (277, 444), (278, 459), (279, 434), (280, 503), (281, 397), (282, 490), (283, 395), (284, 450), (285, 406), (286, 397), (287, 469), (288, 406), (289, 388), (290, 369), (291, 468), (292, 427), (293, 508), (294, 414), (295, 509), (296, 440), (297, 472), (298, 454), (299, 395), (300, 417), (301, 359), (302, 380), (303, 423), (304, 366), (305, 579), (306, 389), (307, 441), (308, 577), (309, 502), (310, 500), (311, 487), (312, 537), (313, 505), (314, 485), (315, 594), (316, 428), (317, 510), (318, 477), (319, 381), (320, 498), (321, 530), (322, 527), (323, 431), (324, 490), (325, 375), (326, 530), (327, 512), (328, 374), (329, 453), (330, 507), (331, 484), (332, 493), (333, 397), (334, 516), (335, 480), (336, 558), (337, 530), (338, 503), (339, 501), (340, 460), (341, 498), (342, 517), (343, 520), (344, 439), (345, 424), (346, 428), (347, 453), (348, 515), (349, 489), (350, 490), (351, 396), (352, 513), (353, 615), (354, 475), (355, 549), (356, 486), (357, 420), (358, 560), (359, 470), (360, 534), (361, 474), (362, 470), (363, 506), (364, 524), (365, 452), (366, 452)</w:t>
      </w:r>
    </w:p>
    <w:p w14:paraId="4AFBBBF6" w14:textId="3EF912A4" w:rsidR="000F76FE" w:rsidRPr="008C4BE9" w:rsidRDefault="000F76FE" w:rsidP="00D8716C">
      <w:pPr>
        <w:keepNext/>
        <w:keepLines/>
        <w:spacing w:after="0" w:line="480" w:lineRule="auto"/>
        <w:rPr>
          <w:rFonts w:ascii="Times New Roman" w:hAnsi="Times New Roman" w:cs="Times New Roman"/>
          <w:b/>
          <w:sz w:val="24"/>
          <w:szCs w:val="24"/>
        </w:rPr>
      </w:pPr>
    </w:p>
    <w:sectPr w:rsidR="000F76FE" w:rsidRPr="008C4BE9" w:rsidSect="006F0F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79A11" w14:textId="77777777" w:rsidR="00225495" w:rsidRDefault="00225495" w:rsidP="00BF027A">
      <w:pPr>
        <w:spacing w:after="0" w:line="240" w:lineRule="auto"/>
      </w:pPr>
      <w:r>
        <w:separator/>
      </w:r>
    </w:p>
  </w:endnote>
  <w:endnote w:type="continuationSeparator" w:id="0">
    <w:p w14:paraId="1E05FE6F" w14:textId="77777777" w:rsidR="00225495" w:rsidRDefault="00225495"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FF4F73" w:rsidRDefault="00FF4F73">
        <w:pPr>
          <w:pStyle w:val="Footer"/>
          <w:jc w:val="right"/>
        </w:pPr>
        <w:r>
          <w:fldChar w:fldCharType="begin"/>
        </w:r>
        <w:r>
          <w:instrText xml:space="preserve"> PAGE   \* MERGEFORMAT </w:instrText>
        </w:r>
        <w:r>
          <w:fldChar w:fldCharType="separate"/>
        </w:r>
        <w:r w:rsidR="00D8716C">
          <w:rPr>
            <w:noProof/>
          </w:rPr>
          <w:t>2</w:t>
        </w:r>
        <w:r>
          <w:rPr>
            <w:noProof/>
          </w:rPr>
          <w:fldChar w:fldCharType="end"/>
        </w:r>
      </w:p>
    </w:sdtContent>
  </w:sdt>
  <w:p w14:paraId="6C6BC623" w14:textId="77777777" w:rsidR="00FF4F73" w:rsidRDefault="00FF4F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3C4AE0" w14:textId="77777777" w:rsidR="00225495" w:rsidRDefault="00225495" w:rsidP="00BF027A">
      <w:pPr>
        <w:spacing w:after="0" w:line="240" w:lineRule="auto"/>
      </w:pPr>
      <w:r>
        <w:separator/>
      </w:r>
    </w:p>
  </w:footnote>
  <w:footnote w:type="continuationSeparator" w:id="0">
    <w:p w14:paraId="2E7EEEAD" w14:textId="77777777" w:rsidR="00225495" w:rsidRDefault="00225495"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5"/>
  </w:num>
  <w:num w:numId="4">
    <w:abstractNumId w:val="0"/>
  </w:num>
  <w:num w:numId="5">
    <w:abstractNumId w:val="1"/>
  </w:num>
  <w:num w:numId="6">
    <w:abstractNumId w:val="19"/>
  </w:num>
  <w:num w:numId="7">
    <w:abstractNumId w:val="9"/>
  </w:num>
  <w:num w:numId="8">
    <w:abstractNumId w:val="16"/>
  </w:num>
  <w:num w:numId="9">
    <w:abstractNumId w:val="14"/>
  </w:num>
  <w:num w:numId="10">
    <w:abstractNumId w:val="11"/>
  </w:num>
  <w:num w:numId="11">
    <w:abstractNumId w:val="3"/>
  </w:num>
  <w:num w:numId="12">
    <w:abstractNumId w:val="12"/>
  </w:num>
  <w:num w:numId="13">
    <w:abstractNumId w:val="4"/>
  </w:num>
  <w:num w:numId="14">
    <w:abstractNumId w:val="17"/>
  </w:num>
  <w:num w:numId="15">
    <w:abstractNumId w:val="2"/>
  </w:num>
  <w:num w:numId="16">
    <w:abstractNumId w:val="8"/>
  </w:num>
  <w:num w:numId="17">
    <w:abstractNumId w:val="22"/>
  </w:num>
  <w:num w:numId="18">
    <w:abstractNumId w:val="10"/>
  </w:num>
  <w:num w:numId="19">
    <w:abstractNumId w:val="15"/>
  </w:num>
  <w:num w:numId="20">
    <w:abstractNumId w:val="6"/>
  </w:num>
  <w:num w:numId="21">
    <w:abstractNumId w:val="7"/>
  </w:num>
  <w:num w:numId="22">
    <w:abstractNumId w:val="13"/>
  </w:num>
  <w:num w:numId="2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50D10"/>
    <w:rsid w:val="00056B23"/>
    <w:rsid w:val="00067862"/>
    <w:rsid w:val="000708BA"/>
    <w:rsid w:val="00071FEB"/>
    <w:rsid w:val="00073530"/>
    <w:rsid w:val="00086491"/>
    <w:rsid w:val="000872FF"/>
    <w:rsid w:val="000942C1"/>
    <w:rsid w:val="000959AB"/>
    <w:rsid w:val="00096D65"/>
    <w:rsid w:val="00097FE1"/>
    <w:rsid w:val="000A1E3C"/>
    <w:rsid w:val="000A698E"/>
    <w:rsid w:val="000A6EC6"/>
    <w:rsid w:val="000A733F"/>
    <w:rsid w:val="000B0E4C"/>
    <w:rsid w:val="000B2595"/>
    <w:rsid w:val="000B4690"/>
    <w:rsid w:val="000B49D1"/>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74D3"/>
    <w:rsid w:val="000F76FE"/>
    <w:rsid w:val="00102934"/>
    <w:rsid w:val="00102C00"/>
    <w:rsid w:val="00102E4B"/>
    <w:rsid w:val="0010349B"/>
    <w:rsid w:val="00110621"/>
    <w:rsid w:val="00111BCB"/>
    <w:rsid w:val="001209E2"/>
    <w:rsid w:val="001230B7"/>
    <w:rsid w:val="0013467B"/>
    <w:rsid w:val="001356A6"/>
    <w:rsid w:val="00137F80"/>
    <w:rsid w:val="00140F40"/>
    <w:rsid w:val="00140F7E"/>
    <w:rsid w:val="001419EC"/>
    <w:rsid w:val="00141C4B"/>
    <w:rsid w:val="00142CE9"/>
    <w:rsid w:val="00143E80"/>
    <w:rsid w:val="00145A73"/>
    <w:rsid w:val="00146E68"/>
    <w:rsid w:val="00147FDC"/>
    <w:rsid w:val="00147FE8"/>
    <w:rsid w:val="00153169"/>
    <w:rsid w:val="00153FE7"/>
    <w:rsid w:val="00161DDB"/>
    <w:rsid w:val="0016236F"/>
    <w:rsid w:val="001626FE"/>
    <w:rsid w:val="001631FD"/>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7C1"/>
    <w:rsid w:val="00223DF1"/>
    <w:rsid w:val="002249FE"/>
    <w:rsid w:val="00224A5E"/>
    <w:rsid w:val="00224AD6"/>
    <w:rsid w:val="00224CC1"/>
    <w:rsid w:val="00225495"/>
    <w:rsid w:val="0022775B"/>
    <w:rsid w:val="00227F18"/>
    <w:rsid w:val="00230BF3"/>
    <w:rsid w:val="00231D92"/>
    <w:rsid w:val="00232869"/>
    <w:rsid w:val="00234B26"/>
    <w:rsid w:val="00240A05"/>
    <w:rsid w:val="00242278"/>
    <w:rsid w:val="00247E68"/>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8E5"/>
    <w:rsid w:val="002A3C98"/>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25CA4"/>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1A07"/>
    <w:rsid w:val="00392AB5"/>
    <w:rsid w:val="00392C56"/>
    <w:rsid w:val="00393319"/>
    <w:rsid w:val="00393BFC"/>
    <w:rsid w:val="00396543"/>
    <w:rsid w:val="003A112F"/>
    <w:rsid w:val="003A159C"/>
    <w:rsid w:val="003A38F3"/>
    <w:rsid w:val="003A48B6"/>
    <w:rsid w:val="003A4B1B"/>
    <w:rsid w:val="003A4D6B"/>
    <w:rsid w:val="003A6D10"/>
    <w:rsid w:val="003B16BD"/>
    <w:rsid w:val="003B3763"/>
    <w:rsid w:val="003B7B78"/>
    <w:rsid w:val="003C26B9"/>
    <w:rsid w:val="003C53AB"/>
    <w:rsid w:val="003C5E11"/>
    <w:rsid w:val="003D427D"/>
    <w:rsid w:val="003D49A6"/>
    <w:rsid w:val="003D6AD2"/>
    <w:rsid w:val="003E114B"/>
    <w:rsid w:val="003F37C4"/>
    <w:rsid w:val="003F6D91"/>
    <w:rsid w:val="003F6E23"/>
    <w:rsid w:val="003F7FCE"/>
    <w:rsid w:val="00401034"/>
    <w:rsid w:val="00403C92"/>
    <w:rsid w:val="00410DF2"/>
    <w:rsid w:val="00412C64"/>
    <w:rsid w:val="00414042"/>
    <w:rsid w:val="00415715"/>
    <w:rsid w:val="00417158"/>
    <w:rsid w:val="004173F1"/>
    <w:rsid w:val="00421D2A"/>
    <w:rsid w:val="00425988"/>
    <w:rsid w:val="0043366A"/>
    <w:rsid w:val="004342CC"/>
    <w:rsid w:val="004417C4"/>
    <w:rsid w:val="00443E03"/>
    <w:rsid w:val="00447C60"/>
    <w:rsid w:val="0045592D"/>
    <w:rsid w:val="00455CFD"/>
    <w:rsid w:val="004563CC"/>
    <w:rsid w:val="00460191"/>
    <w:rsid w:val="00464F25"/>
    <w:rsid w:val="00465868"/>
    <w:rsid w:val="00467B2D"/>
    <w:rsid w:val="004762FA"/>
    <w:rsid w:val="004821D3"/>
    <w:rsid w:val="00482DED"/>
    <w:rsid w:val="004849E7"/>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607"/>
    <w:rsid w:val="0051612F"/>
    <w:rsid w:val="00523671"/>
    <w:rsid w:val="00524420"/>
    <w:rsid w:val="005264A2"/>
    <w:rsid w:val="0052686E"/>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C07FE"/>
    <w:rsid w:val="005D05F5"/>
    <w:rsid w:val="005D5826"/>
    <w:rsid w:val="005D584D"/>
    <w:rsid w:val="005D5C2B"/>
    <w:rsid w:val="005D7175"/>
    <w:rsid w:val="005E14F8"/>
    <w:rsid w:val="005E74E5"/>
    <w:rsid w:val="005F1014"/>
    <w:rsid w:val="005F2493"/>
    <w:rsid w:val="005F283C"/>
    <w:rsid w:val="005F28C5"/>
    <w:rsid w:val="005F4463"/>
    <w:rsid w:val="005F7688"/>
    <w:rsid w:val="006019E7"/>
    <w:rsid w:val="006021CC"/>
    <w:rsid w:val="006043CD"/>
    <w:rsid w:val="00604665"/>
    <w:rsid w:val="006059B7"/>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874EB"/>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4C76"/>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593E"/>
    <w:rsid w:val="00705CFE"/>
    <w:rsid w:val="00707161"/>
    <w:rsid w:val="00707E51"/>
    <w:rsid w:val="00713894"/>
    <w:rsid w:val="0071467F"/>
    <w:rsid w:val="00715DC8"/>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1CD"/>
    <w:rsid w:val="007C1355"/>
    <w:rsid w:val="007C291A"/>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B7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7EE"/>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3A3A"/>
    <w:rsid w:val="00A3439A"/>
    <w:rsid w:val="00A350F6"/>
    <w:rsid w:val="00A42073"/>
    <w:rsid w:val="00A42674"/>
    <w:rsid w:val="00A44740"/>
    <w:rsid w:val="00A4478A"/>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205B"/>
    <w:rsid w:val="00AB45D4"/>
    <w:rsid w:val="00AB5EBE"/>
    <w:rsid w:val="00AB606F"/>
    <w:rsid w:val="00AB61BB"/>
    <w:rsid w:val="00AC22D2"/>
    <w:rsid w:val="00AC463C"/>
    <w:rsid w:val="00AC67B5"/>
    <w:rsid w:val="00AD597E"/>
    <w:rsid w:val="00AE4D5A"/>
    <w:rsid w:val="00AE661A"/>
    <w:rsid w:val="00AF21E5"/>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34EA"/>
    <w:rsid w:val="00B9394E"/>
    <w:rsid w:val="00B93F8D"/>
    <w:rsid w:val="00B95D0C"/>
    <w:rsid w:val="00B97520"/>
    <w:rsid w:val="00B9794E"/>
    <w:rsid w:val="00BA080C"/>
    <w:rsid w:val="00BA62C7"/>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BF799E"/>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5F94"/>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0E9A"/>
    <w:rsid w:val="00D64924"/>
    <w:rsid w:val="00D650CE"/>
    <w:rsid w:val="00D66A05"/>
    <w:rsid w:val="00D6767D"/>
    <w:rsid w:val="00D72702"/>
    <w:rsid w:val="00D75BC0"/>
    <w:rsid w:val="00D80B76"/>
    <w:rsid w:val="00D8163B"/>
    <w:rsid w:val="00D8238E"/>
    <w:rsid w:val="00D82983"/>
    <w:rsid w:val="00D8381B"/>
    <w:rsid w:val="00D86449"/>
    <w:rsid w:val="00D8716C"/>
    <w:rsid w:val="00D87C46"/>
    <w:rsid w:val="00D90316"/>
    <w:rsid w:val="00D909E0"/>
    <w:rsid w:val="00D9139A"/>
    <w:rsid w:val="00D9293E"/>
    <w:rsid w:val="00D93872"/>
    <w:rsid w:val="00D93FB2"/>
    <w:rsid w:val="00D947AA"/>
    <w:rsid w:val="00D97558"/>
    <w:rsid w:val="00DA0295"/>
    <w:rsid w:val="00DA19AC"/>
    <w:rsid w:val="00DA39A4"/>
    <w:rsid w:val="00DB0889"/>
    <w:rsid w:val="00DB6A62"/>
    <w:rsid w:val="00DB6B87"/>
    <w:rsid w:val="00DC0DFD"/>
    <w:rsid w:val="00DC50DE"/>
    <w:rsid w:val="00DD0BD1"/>
    <w:rsid w:val="00DD0BF3"/>
    <w:rsid w:val="00DD7C26"/>
    <w:rsid w:val="00DE23F1"/>
    <w:rsid w:val="00DE4BE7"/>
    <w:rsid w:val="00DE639C"/>
    <w:rsid w:val="00DF3C4C"/>
    <w:rsid w:val="00DF4A52"/>
    <w:rsid w:val="00E00B4F"/>
    <w:rsid w:val="00E0465F"/>
    <w:rsid w:val="00E05098"/>
    <w:rsid w:val="00E05512"/>
    <w:rsid w:val="00E075C1"/>
    <w:rsid w:val="00E13BCA"/>
    <w:rsid w:val="00E151CF"/>
    <w:rsid w:val="00E15979"/>
    <w:rsid w:val="00E16C8C"/>
    <w:rsid w:val="00E24FCB"/>
    <w:rsid w:val="00E255CA"/>
    <w:rsid w:val="00E33D35"/>
    <w:rsid w:val="00E34A32"/>
    <w:rsid w:val="00E37173"/>
    <w:rsid w:val="00E37727"/>
    <w:rsid w:val="00E37D40"/>
    <w:rsid w:val="00E4327B"/>
    <w:rsid w:val="00E4380A"/>
    <w:rsid w:val="00E43819"/>
    <w:rsid w:val="00E529AF"/>
    <w:rsid w:val="00E53D8E"/>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1860"/>
    <w:rsid w:val="00F438B7"/>
    <w:rsid w:val="00F449FC"/>
    <w:rsid w:val="00F44BD2"/>
    <w:rsid w:val="00F467FC"/>
    <w:rsid w:val="00F535BB"/>
    <w:rsid w:val="00F55117"/>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5B90"/>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6636"/>
    <w:rsid w:val="00FC7BBD"/>
    <w:rsid w:val="00FD1751"/>
    <w:rsid w:val="00FD2585"/>
    <w:rsid w:val="00FD411A"/>
    <w:rsid w:val="00FE365D"/>
    <w:rsid w:val="00FE39CE"/>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image" Target="media/image10.tif"/><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ter.es.anl.gov/" TargetMode="External"/><Relationship Id="rId5" Type="http://schemas.openxmlformats.org/officeDocument/2006/relationships/settings" Target="settings.xml"/><Relationship Id="rId15" Type="http://schemas.openxmlformats.org/officeDocument/2006/relationships/image" Target="media/image4.tif"/><Relationship Id="rId23" Type="http://schemas.openxmlformats.org/officeDocument/2006/relationships/theme" Target="theme/theme1.xml"/><Relationship Id="rId10" Type="http://schemas.openxmlformats.org/officeDocument/2006/relationships/hyperlink" Target="http://www.waterfootprint.org/tool/home/" TargetMode="External"/><Relationship Id="rId19" Type="http://schemas.openxmlformats.org/officeDocument/2006/relationships/image" Target="media/image8.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21994-280E-453A-80A7-C9E55DA22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77</Pages>
  <Words>16662</Words>
  <Characters>9497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11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10</cp:revision>
  <cp:lastPrinted>2014-12-11T20:31:00Z</cp:lastPrinted>
  <dcterms:created xsi:type="dcterms:W3CDTF">2014-12-15T16:57:00Z</dcterms:created>
  <dcterms:modified xsi:type="dcterms:W3CDTF">2015-01-07T22:54:00Z</dcterms:modified>
</cp:coreProperties>
</file>